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2"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proofErr w:type="gramStart"/>
      <w:r w:rsidR="00E77832">
        <w:t>3927</w:t>
      </w:r>
      <w:r>
        <w:t xml:space="preserve"> )</w:t>
      </w:r>
      <w:proofErr w:type="gramEnd"/>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3" w:author="Craig Parker" w:date="2024-03-11T12:19:00Z">
        <w:r w:rsidR="00A42806">
          <w:t>-</w:t>
        </w:r>
      </w:ins>
      <w:del w:id="4"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ultimate goal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5" w:author="Craig Parker" w:date="2024-03-11T12:19:00Z">
        <w:r w:rsidR="00A42806">
          <w:t>-</w:t>
        </w:r>
      </w:ins>
      <w:del w:id="6"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r w:rsidR="00E633B0">
        <w:t>22</w:t>
      </w:r>
      <w:r w:rsidR="00E1326C">
        <w:t>8</w:t>
      </w:r>
      <w:r w:rsidRPr="00AA1976" w:rsidDel="008B5EBA">
        <w:t xml:space="preserve"> </w:t>
      </w:r>
      <w:r>
        <w:t>)</w:t>
      </w:r>
    </w:p>
    <w:p w14:paraId="42F38DC3" w14:textId="401C66CE" w:rsidR="002205B1" w:rsidRDefault="00461C3E" w:rsidP="00C83422">
      <w:pPr>
        <w:spacing w:before="280" w:after="280" w:line="240" w:lineRule="auto"/>
      </w:pPr>
      <w:r w:rsidRPr="00D41A42">
        <w:rPr>
          <w:b/>
          <w:bCs/>
        </w:rPr>
        <w:t>Keywords:</w:t>
      </w:r>
      <w:r w:rsidRPr="00461C3E">
        <w:t xml:space="preserve"> </w:t>
      </w:r>
      <w:commentRangeStart w:id="7"/>
      <w:r w:rsidRPr="00461C3E">
        <w:t xml:space="preserve">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ystems, intra-urban, socio-economics and environment, exposure mapping, hazard mapping, heat-related health impacts, African cities, data science and machine learning</w:t>
      </w:r>
      <w:r w:rsidR="009708A8">
        <w:t>, temperature</w:t>
      </w:r>
      <w:commentRangeEnd w:id="7"/>
      <w:r w:rsidR="0037798C">
        <w:rPr>
          <w:rStyle w:val="CommentReference"/>
        </w:rPr>
        <w:commentReference w:id="7"/>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7B2D17E3" w14:textId="27B338AE" w:rsidR="009B74FF" w:rsidRPr="009B74FF" w:rsidRDefault="009B74FF" w:rsidP="009B74FF">
      <w:pPr>
        <w:numPr>
          <w:ilvl w:val="0"/>
          <w:numId w:val="38"/>
        </w:numPr>
        <w:rPr>
          <w:ins w:id="8" w:author="Craig Parker" w:date="2024-02-23T15:46:00Z"/>
        </w:rPr>
      </w:pPr>
      <w:ins w:id="9" w:author="Craig Parker" w:date="2024-02-23T15:46:00Z">
        <w:r w:rsidRPr="009B74FF">
          <w:t>Employs comprehensive data collection from clinical, socio</w:t>
        </w:r>
      </w:ins>
      <w:ins w:id="10" w:author="Craig Parker" w:date="2024-03-11T12:19:00Z">
        <w:r w:rsidR="00A42806">
          <w:t>-</w:t>
        </w:r>
      </w:ins>
      <w:ins w:id="11" w:author="Craig Parker" w:date="2024-02-23T15:46:00Z">
        <w:r w:rsidRPr="009B74FF">
          <w:t>economic, and remote sensing sources, ensuring a multidimensional analysis of urban heat exposure.</w:t>
        </w:r>
      </w:ins>
    </w:p>
    <w:p w14:paraId="0BFA4A51" w14:textId="05299D16" w:rsidR="009B74FF" w:rsidRPr="009B74FF" w:rsidRDefault="009B74FF" w:rsidP="009B74FF">
      <w:pPr>
        <w:numPr>
          <w:ilvl w:val="0"/>
          <w:numId w:val="38"/>
        </w:numPr>
        <w:rPr>
          <w:ins w:id="12" w:author="Craig Parker" w:date="2024-02-23T15:46:00Z"/>
        </w:rPr>
      </w:pPr>
      <w:ins w:id="13"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08C2FC0C" w:rsidR="009B74FF" w:rsidRPr="009B74FF" w:rsidRDefault="00D61527" w:rsidP="009B74FF">
      <w:pPr>
        <w:numPr>
          <w:ilvl w:val="0"/>
          <w:numId w:val="38"/>
        </w:numPr>
        <w:rPr>
          <w:ins w:id="14" w:author="Craig Parker" w:date="2024-02-23T15:46:00Z"/>
        </w:rPr>
      </w:pPr>
      <w:ins w:id="15" w:author="Craig Parker" w:date="2024-03-11T12:17:00Z">
        <w:r>
          <w:t>A c</w:t>
        </w:r>
      </w:ins>
      <w:ins w:id="16" w:author="Craig Parker" w:date="2024-02-23T15:46:00Z">
        <w:r w:rsidR="009B74FF" w:rsidRPr="009B74FF">
          <w:t>ross-disciplinary approach enriches the interpretation of data, linking climate science with public health implications.</w:t>
        </w:r>
      </w:ins>
    </w:p>
    <w:p w14:paraId="0941C60B" w14:textId="18619B54" w:rsidR="009B74FF" w:rsidRPr="009B74FF" w:rsidRDefault="009B74FF" w:rsidP="009B74FF">
      <w:pPr>
        <w:numPr>
          <w:ilvl w:val="0"/>
          <w:numId w:val="38"/>
        </w:numPr>
        <w:rPr>
          <w:ins w:id="17" w:author="Craig Parker" w:date="2024-02-23T15:46:00Z"/>
        </w:rPr>
      </w:pPr>
      <w:ins w:id="18"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8"/>
        </w:numPr>
        <w:rPr>
          <w:ins w:id="19" w:author="Craig Parker" w:date="2024-02-23T15:46:00Z"/>
        </w:rPr>
      </w:pPr>
      <w:ins w:id="20"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2"/>
        </w:numPr>
        <w:rPr>
          <w:del w:id="21" w:author="Craig Parker" w:date="2024-02-23T15:46:00Z"/>
        </w:rPr>
      </w:pPr>
      <w:del w:id="22"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23" w:author="Craig Parker" w:date="2024-02-23T15:46:00Z"/>
        </w:rPr>
      </w:pPr>
      <w:del w:id="24"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25" w:author="Craig Parker" w:date="2024-02-23T15:46:00Z"/>
        </w:rPr>
      </w:pPr>
      <w:del w:id="26"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27" w:author="Craig Parker" w:date="2024-02-23T15:46:00Z"/>
        </w:rPr>
      </w:pPr>
      <w:del w:id="28"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29" w:author="Craig Parker" w:date="2024-02-23T15:46:00Z"/>
        </w:rPr>
      </w:pPr>
      <w:del w:id="30"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31" w:author="Craig Parker" w:date="2024-02-23T15:46:00Z"/>
        </w:rPr>
      </w:pPr>
      <w:del w:id="32"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rPr>
          <w:ins w:id="33" w:author="Craig Parker" w:date="2024-03-04T16:26:00Z"/>
        </w:rPr>
      </w:pPr>
      <w:r w:rsidRPr="009C43EC">
        <w:lastRenderedPageBreak/>
        <w:t>Introduction</w:t>
      </w:r>
    </w:p>
    <w:p w14:paraId="747D3959" w14:textId="77777777" w:rsidR="00807AE9" w:rsidRDefault="00807AE9" w:rsidP="00807AE9">
      <w:pPr>
        <w:rPr>
          <w:ins w:id="34" w:author="Craig Parker" w:date="2024-03-04T16:26:00Z"/>
        </w:rPr>
      </w:pPr>
    </w:p>
    <w:p w14:paraId="42DC770D" w14:textId="2CCEFD66" w:rsidR="00DF64CC" w:rsidRPr="00DF64CC" w:rsidRDefault="00DF64CC" w:rsidP="00DF64CC">
      <w:pPr>
        <w:rPr>
          <w:ins w:id="35" w:author="Craig Parker" w:date="2024-03-06T21:19:00Z"/>
        </w:rPr>
      </w:pPr>
      <w:ins w:id="36" w:author="Craig Parker" w:date="2024-03-06T21:19:00Z">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ins>
      <w:ins w:id="37" w:author="Craig Parker" w:date="2024-03-11T12:08:00Z">
        <w:r w:rsidR="00E178EB">
          <w:t>'</w:t>
        </w:r>
      </w:ins>
      <w:ins w:id="38" w:author="Craig Parker" w:date="2024-03-06T21:19:00Z">
        <w:r w:rsidRPr="00DF64CC">
          <w:t xml:space="preserve">Ivoire, Zimbabwe, and the United States, embodies global collaboration. Funded through the United States NIH </w:t>
        </w:r>
      </w:ins>
      <w:ins w:id="39" w:author="Craig Parker" w:date="2024-03-11T12:08:00Z">
        <w:r w:rsidR="00E178EB">
          <w:t>"</w:t>
        </w:r>
      </w:ins>
      <w:ins w:id="40" w:author="Craig Parker" w:date="2024-03-06T21:19:00Z">
        <w:r w:rsidRPr="00DF64CC">
          <w:t>Harnessing Data Science for Health Discovery and Innovation in Africa</w:t>
        </w:r>
      </w:ins>
      <w:ins w:id="41" w:author="Craig Parker" w:date="2024-03-11T12:08:00Z">
        <w:r w:rsidR="00E178EB">
          <w:t>"</w:t>
        </w:r>
      </w:ins>
      <w:ins w:id="42" w:author="Craig Parker" w:date="2024-03-06T21:19:00Z">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43" w:author="Craig Parker" w:date="2024-03-06T21:19:00Z">
        <w:r w:rsidRPr="00DF64CC">
          <w:t>.</w:t>
        </w:r>
      </w:ins>
    </w:p>
    <w:p w14:paraId="1ED01008" w14:textId="3EF1A65D" w:rsidR="00DF64CC" w:rsidRPr="00DF64CC" w:rsidRDefault="0037798C" w:rsidP="00DF64CC">
      <w:pPr>
        <w:rPr>
          <w:ins w:id="44" w:author="Craig Parker" w:date="2024-03-06T21:19:00Z"/>
        </w:rPr>
      </w:pPr>
      <w:r>
        <w:t>T</w:t>
      </w:r>
      <w:ins w:id="45" w:author="Craig Parker" w:date="2024-03-06T21:19:00Z">
        <w:r w:rsidR="00DF64CC" w:rsidRPr="00DF64CC">
          <w:t>his study emerges</w:t>
        </w:r>
      </w:ins>
      <w:r>
        <w:t xml:space="preserve"> from </w:t>
      </w:r>
      <w:r w:rsidRPr="00DF64CC">
        <w:t xml:space="preserve">the HE²AT </w:t>
      </w:r>
      <w:proofErr w:type="spellStart"/>
      <w:proofErr w:type="gramStart"/>
      <w:r w:rsidRPr="00DF64CC">
        <w:t>Center</w:t>
      </w:r>
      <w:proofErr w:type="spellEnd"/>
      <w:r w:rsidRPr="00DF64CC">
        <w:t xml:space="preserve">, </w:t>
      </w:r>
      <w:ins w:id="46" w:author="Craig Parker" w:date="2024-03-06T21:19:00Z">
        <w:r w:rsidR="00DF64CC" w:rsidRPr="00DF64CC">
          <w:t xml:space="preserve"> as</w:t>
        </w:r>
        <w:proofErr w:type="gramEnd"/>
        <w:r w:rsidR="00DF64CC" w:rsidRPr="00DF64CC">
          <w:t xml:space="preserve"> a Research Project (RP) </w:t>
        </w:r>
      </w:ins>
      <w:r>
        <w:t xml:space="preserve">aiming to interrogate </w:t>
      </w:r>
      <w:ins w:id="47" w:author="Craig Parker" w:date="2024-03-06T21:19:00Z">
        <w:r w:rsidR="00DF64CC" w:rsidRPr="00DF64CC">
          <w:t xml:space="preserve">the intricate </w:t>
        </w:r>
      </w:ins>
      <w:ins w:id="48" w:author="Craig Parker" w:date="2024-03-09T10:40:00Z">
        <w:r w:rsidR="006D6FE5">
          <w:t>relationships</w:t>
        </w:r>
      </w:ins>
      <w:ins w:id="49" w:author="Craig Parker" w:date="2024-03-06T21:19:00Z">
        <w:r w:rsidR="00DF64CC" w:rsidRPr="00DF64CC">
          <w:t xml:space="preserve"> of urban spaces </w:t>
        </w:r>
      </w:ins>
      <w:ins w:id="50" w:author="Craig Parker" w:date="2024-03-09T10:40:00Z">
        <w:r w:rsidR="006D6FE5">
          <w:t>to</w:t>
        </w:r>
      </w:ins>
      <w:ins w:id="51" w:author="Craig Parker" w:date="2024-03-06T21:19:00Z">
        <w:r w:rsidR="00DF64CC" w:rsidRPr="00DF64CC">
          <w:t xml:space="preserve"> heat-health impacts, </w:t>
        </w:r>
      </w:ins>
      <w:ins w:id="52" w:author="Craig Parker" w:date="2024-03-09T10:41:00Z">
        <w:r w:rsidR="006D6FE5">
          <w:t>emphasising</w:t>
        </w:r>
      </w:ins>
      <w:ins w:id="53" w:author="Craig Parker" w:date="2024-03-06T21:19:00Z">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54" w:author="Craig Parker" w:date="2024-03-06T21:19:00Z">
        <w:r w:rsidR="00DF64CC" w:rsidRPr="00DF64CC">
          <w:t>.</w:t>
        </w:r>
      </w:ins>
    </w:p>
    <w:p w14:paraId="2F03CDD6" w14:textId="054DE2C3" w:rsidR="00DF64CC" w:rsidRDefault="00DF64CC" w:rsidP="00DF64CC">
      <w:pPr>
        <w:rPr>
          <w:ins w:id="55" w:author="Craig Parker" w:date="2024-03-06T21:21:00Z"/>
        </w:rPr>
      </w:pPr>
      <w:ins w:id="56" w:author="Craig Parker" w:date="2024-03-06T21:19:00Z">
        <w:r w:rsidRPr="00DF64CC">
          <w:t xml:space="preserve">Research on heat-related health risks in Africa, including seminal works in Abidjan and Johannesburg, reveals a critical need for </w:t>
        </w:r>
      </w:ins>
      <w:ins w:id="57" w:author="Craig Parker" w:date="2024-03-10T21:24:00Z">
        <w:r w:rsidR="00B65128">
          <w:t>localised</w:t>
        </w:r>
      </w:ins>
      <w:ins w:id="58" w:author="Craig Parker" w:date="2024-03-06T21:19:00Z">
        <w:r w:rsidRPr="00DF64CC">
          <w:t xml:space="preserve"> interventions. Ncongwane et al. (2021), Pasquini et al. (2020), and Wright et al. (2019) </w:t>
        </w:r>
      </w:ins>
      <w:r w:rsidR="0037798C">
        <w:t xml:space="preserve">lay </w:t>
      </w:r>
      <w:ins w:id="59" w:author="Craig Parker" w:date="2024-03-06T21:19:00Z">
        <w:r w:rsidRPr="00DF64CC">
          <w:t>the groundwork, e</w:t>
        </w:r>
      </w:ins>
      <w:ins w:id="60" w:author="Craig Parker" w:date="2024-03-11T11:49:00Z">
        <w:r w:rsidR="00DA6768">
          <w:t>xplaining</w:t>
        </w:r>
      </w:ins>
      <w:ins w:id="61" w:author="Craig Parker" w:date="2024-03-06T21:19:00Z">
        <w:r w:rsidRPr="00DF64CC">
          <w:t xml:space="preserve"> the socio</w:t>
        </w:r>
      </w:ins>
      <w:ins w:id="62" w:author="Craig Parker" w:date="2024-03-11T12:19:00Z">
        <w:r w:rsidR="00A42806">
          <w:t>-</w:t>
        </w:r>
      </w:ins>
      <w:ins w:id="63"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64" w:author="Craig Parker" w:date="2024-03-06T21:19:00Z">
        <w:r w:rsidRPr="00DF64CC">
          <w:t xml:space="preserve">. </w:t>
        </w:r>
      </w:ins>
    </w:p>
    <w:p w14:paraId="6A7E7695" w14:textId="33296BDD" w:rsidR="00DF64CC" w:rsidRPr="00DF64CC" w:rsidRDefault="00DF64CC" w:rsidP="00DF64CC">
      <w:pPr>
        <w:rPr>
          <w:ins w:id="65" w:author="Craig Parker" w:date="2024-03-06T21:21:00Z"/>
        </w:rPr>
      </w:pPr>
      <w:ins w:id="66" w:author="Craig Parker" w:date="2024-03-06T21:21:00Z">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67" w:author="Craig Parker" w:date="2024-03-06T21:21:00Z">
        <w:r w:rsidRPr="00DF64CC">
          <w:t xml:space="preserve">. Furthermore, </w:t>
        </w:r>
      </w:ins>
      <w:r w:rsidR="0037798C">
        <w:t xml:space="preserve">an </w:t>
      </w:r>
      <w:ins w:id="68" w:author="Craig Parker" w:date="2024-03-06T21:21:00Z">
        <w:r w:rsidRPr="00DF64CC">
          <w:t>assess</w:t>
        </w:r>
      </w:ins>
      <w:r w:rsidR="0037798C">
        <w:t>ment of</w:t>
      </w:r>
      <w:ins w:id="69" w:author="Craig Parker" w:date="2024-03-06T21:21:00Z">
        <w:r w:rsidRPr="00DF64CC">
          <w:t xml:space="preserve"> </w:t>
        </w:r>
      </w:ins>
      <w:ins w:id="70" w:author="Craig Parker" w:date="2024-03-11T12:18:00Z">
        <w:r w:rsidR="00D61527">
          <w:t>the health-related impacts of urban heat Islands</w:t>
        </w:r>
      </w:ins>
      <w:ins w:id="71" w:author="Craig Parker" w:date="2024-03-06T21:21:00Z">
        <w:r w:rsidRPr="00DF64CC">
          <w:t xml:space="preserve"> (UHI) in Douala Metropolis, Cameroon</w:t>
        </w:r>
      </w:ins>
      <w:r w:rsidR="0037798C">
        <w:t xml:space="preserve"> by </w:t>
      </w:r>
      <w:proofErr w:type="spellStart"/>
      <w:r w:rsidR="0037798C" w:rsidRPr="00DF64CC">
        <w:t>Enete</w:t>
      </w:r>
      <w:proofErr w:type="spellEnd"/>
      <w:r w:rsidR="0037798C">
        <w:t xml:space="preserve"> et al.</w:t>
      </w:r>
      <w:r w:rsidR="0037798C" w:rsidRPr="00DF64CC">
        <w:t xml:space="preserve"> (2017),</w:t>
      </w:r>
      <w:ins w:id="72" w:author="Craig Parker" w:date="2024-03-06T21:21:00Z">
        <w:r w:rsidRPr="00DF64CC">
          <w:t xml:space="preserve"> provides insight into the </w:t>
        </w:r>
      </w:ins>
      <w:ins w:id="73" w:author="Craig Parker" w:date="2024-03-09T10:41:00Z">
        <w:r w:rsidR="006D6FE5">
          <w:t>localised</w:t>
        </w:r>
      </w:ins>
      <w:ins w:id="74"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5" w:author="Craig Parker" w:date="2024-03-06T21:21:00Z">
        <w:r w:rsidRPr="00DF64CC">
          <w:t>.</w:t>
        </w:r>
      </w:ins>
    </w:p>
    <w:p w14:paraId="6F5E7F2E" w14:textId="1A95DAFA" w:rsidR="00DF64CC" w:rsidRPr="00DF64CC" w:rsidRDefault="00DF64CC" w:rsidP="00DF64CC">
      <w:pPr>
        <w:rPr>
          <w:ins w:id="76" w:author="Craig Parker" w:date="2024-03-06T21:19:00Z"/>
        </w:rPr>
      </w:pPr>
      <w:ins w:id="77"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78" w:author="Craig Parker" w:date="2024-03-09T13:38:00Z">
        <w:r w:rsidR="00C718C5">
          <w:t>make-up</w:t>
        </w:r>
      </w:ins>
      <w:ins w:id="79" w:author="Craig Parker" w:date="2024-03-06T21:21:00Z">
        <w:r w:rsidRPr="00DF64CC">
          <w:t xml:space="preserve"> of African metropolises. </w:t>
        </w:r>
      </w:ins>
      <w:r w:rsidR="0037798C">
        <w:t>I</w:t>
      </w:r>
      <w:ins w:id="80" w:author="Craig Parker" w:date="2024-03-06T21:21:00Z">
        <w:r w:rsidRPr="00DF64CC">
          <w:t xml:space="preserve">ntegrating insights from recent studies, including </w:t>
        </w:r>
      </w:ins>
      <w:ins w:id="81" w:author="Craig Parker" w:date="2024-03-11T12:08:00Z">
        <w:r w:rsidR="00E178EB">
          <w:t>"</w:t>
        </w:r>
      </w:ins>
      <w:ins w:id="82" w:author="Craig Parker" w:date="2024-03-06T21:21:00Z">
        <w:r w:rsidRPr="00DF64CC">
          <w:t>Human Exposure to Dangerous Heat in African Cities</w:t>
        </w:r>
      </w:ins>
      <w:ins w:id="83" w:author="Craig Parker" w:date="2024-03-11T12:08:00Z">
        <w:r w:rsidR="00E178EB">
          <w:t>"</w:t>
        </w:r>
      </w:ins>
      <w:ins w:id="84"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5" w:author="Craig Parker" w:date="2024-03-06T21:21:00Z">
        <w:r w:rsidRPr="00DF64CC">
          <w:t>, our research aims to offer a holistic understanding and innovative solutions to mitigate these escalating health risks.</w:t>
        </w:r>
      </w:ins>
    </w:p>
    <w:p w14:paraId="3FFC56CB" w14:textId="34083034" w:rsidR="00DF64CC" w:rsidRPr="00DF64CC" w:rsidRDefault="00DF64CC" w:rsidP="00DF64CC">
      <w:pPr>
        <w:rPr>
          <w:ins w:id="86" w:author="Craig Parker" w:date="2024-03-06T21:19:00Z"/>
        </w:rPr>
      </w:pPr>
      <w:ins w:id="87" w:author="Craig Parker" w:date="2024-03-06T21:19:00Z">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action.</w:t>
        </w:r>
      </w:ins>
      <w:ins w:id="88" w:author="Craig Parker" w:date="2024-03-11T21:48:00Z">
        <w:r w:rsidR="00E77832">
          <w:t xml:space="preserve"> </w:t>
        </w:r>
      </w:ins>
      <w:r w:rsidR="0037798C">
        <w:t>These are</w:t>
      </w:r>
      <w:ins w:id="89" w:author="Craig Parker" w:date="2024-03-06T21:19:00Z">
        <w:r w:rsidRPr="00DF64CC">
          <w:t xml:space="preserve"> </w:t>
        </w:r>
      </w:ins>
      <w:r w:rsidR="0037798C">
        <w:t>i</w:t>
      </w:r>
      <w:ins w:id="90" w:author="Craig Parker" w:date="2024-03-06T21:19:00Z">
        <w:r w:rsidRPr="00DF64CC">
          <w:t>nspir</w:t>
        </w:r>
      </w:ins>
      <w:r w:rsidR="0037798C">
        <w:t>ed</w:t>
      </w:r>
      <w:ins w:id="91" w:author="Craig Parker" w:date="2024-03-06T21:19:00Z">
        <w:r w:rsidRPr="00DF64CC">
          <w:t xml:space="preserve">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92" w:author="Craig Parker" w:date="2024-03-06T21:19:00Z">
        <w:r w:rsidRPr="00DF64CC">
          <w:t>.</w:t>
        </w:r>
      </w:ins>
    </w:p>
    <w:p w14:paraId="4E9A9199" w14:textId="4EEDCEA8" w:rsidR="00DF64CC" w:rsidRPr="00DF64CC" w:rsidRDefault="00DF64CC" w:rsidP="00DF64CC">
      <w:pPr>
        <w:rPr>
          <w:ins w:id="93" w:author="Craig Parker" w:date="2024-03-06T21:19:00Z"/>
        </w:rPr>
      </w:pPr>
      <w:ins w:id="94" w:author="Craig Parker" w:date="2024-03-06T21:19:00Z">
        <w:r w:rsidRPr="00DF64CC">
          <w:t>Our approach is grounded in the IPCC</w:t>
        </w:r>
      </w:ins>
      <w:ins w:id="95" w:author="Craig Parker" w:date="2024-03-11T12:08:00Z">
        <w:r w:rsidR="00E178EB">
          <w:t>'</w:t>
        </w:r>
      </w:ins>
      <w:ins w:id="96" w:author="Craig Parker" w:date="2024-03-06T21:19:00Z">
        <w:r w:rsidRPr="00DF64CC">
          <w:t xml:space="preserve">s hazard-vulnerability-exposure paradigm, as evidenced by the Key Concepts and Definitions in Heat Exposure Studies (Table 1). This alignment </w:t>
        </w:r>
      </w:ins>
      <w:ins w:id="97" w:author="Craig Parker" w:date="2024-03-10T21:25:00Z">
        <w:r w:rsidR="00B65128">
          <w:t>ensures consistency with the globally recognised framework and reinforces our research</w:t>
        </w:r>
      </w:ins>
      <w:ins w:id="98" w:author="Craig Parker" w:date="2024-03-11T12:08:00Z">
        <w:r w:rsidR="00E178EB">
          <w:t>'</w:t>
        </w:r>
      </w:ins>
      <w:ins w:id="99" w:author="Craig Parker" w:date="2024-03-10T21:25:00Z">
        <w:r w:rsidR="00B65128">
          <w:t>s applicability</w:t>
        </w:r>
      </w:ins>
      <w:ins w:id="100" w:author="Craig Parker" w:date="2024-03-06T21:19:00Z">
        <w:r w:rsidRPr="00DF64CC">
          <w:t xml:space="preserve"> to the broader discourse on climate change and public health. The terms </w:t>
        </w:r>
      </w:ins>
      <w:ins w:id="101" w:author="Craig Parker" w:date="2024-03-11T12:08:00Z">
        <w:r w:rsidR="00E178EB">
          <w:t>"</w:t>
        </w:r>
      </w:ins>
      <w:ins w:id="102" w:author="Craig Parker" w:date="2024-03-06T21:19:00Z">
        <w:r w:rsidRPr="00DF64CC">
          <w:t>exposure,</w:t>
        </w:r>
      </w:ins>
      <w:ins w:id="103" w:author="Craig Parker" w:date="2024-03-11T12:08:00Z">
        <w:r w:rsidR="00905781">
          <w:t xml:space="preserve">" </w:t>
        </w:r>
        <w:r w:rsidR="00E178EB">
          <w:t>"</w:t>
        </w:r>
      </w:ins>
      <w:ins w:id="104" w:author="Craig Parker" w:date="2024-03-06T21:19:00Z">
        <w:r w:rsidRPr="00DF64CC">
          <w:t>vulnerability,</w:t>
        </w:r>
      </w:ins>
      <w:ins w:id="105" w:author="Craig Parker" w:date="2024-03-11T12:08:00Z">
        <w:r w:rsidR="00905781">
          <w:t xml:space="preserve">" </w:t>
        </w:r>
        <w:r w:rsidR="00E178EB">
          <w:t>"</w:t>
        </w:r>
      </w:ins>
      <w:ins w:id="106" w:author="Craig Parker" w:date="2024-03-06T21:19:00Z">
        <w:r w:rsidRPr="00DF64CC">
          <w:t>hazard,</w:t>
        </w:r>
      </w:ins>
      <w:ins w:id="107" w:author="Craig Parker" w:date="2024-03-11T12:08:00Z">
        <w:r w:rsidR="00E178EB">
          <w:t>"</w:t>
        </w:r>
      </w:ins>
      <w:ins w:id="108" w:author="Craig Parker" w:date="2024-03-06T21:19:00Z">
        <w:r w:rsidRPr="00DF64CC">
          <w:t xml:space="preserve"> and </w:t>
        </w:r>
      </w:ins>
      <w:ins w:id="109" w:author="Craig Parker" w:date="2024-03-11T12:08:00Z">
        <w:r w:rsidR="00E178EB">
          <w:t>"</w:t>
        </w:r>
      </w:ins>
      <w:ins w:id="110" w:author="Craig Parker" w:date="2024-03-06T21:19:00Z">
        <w:r w:rsidRPr="00DF64CC">
          <w:t>adaptive capacity</w:t>
        </w:r>
      </w:ins>
      <w:ins w:id="111" w:author="Craig Parker" w:date="2024-03-11T12:08:00Z">
        <w:r w:rsidR="00E178EB">
          <w:t>"</w:t>
        </w:r>
      </w:ins>
      <w:ins w:id="112"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13" w:author="Craig Parker" w:date="2024-03-06T21:19:00Z"/>
        </w:rPr>
      </w:pPr>
      <w:ins w:id="114" w:author="Craig Parker" w:date="2024-03-06T21:19:00Z">
        <w:r w:rsidRPr="00DF64CC">
          <w:t>By integrating state-of-the-art machine learning techniques with comprehensive socio</w:t>
        </w:r>
      </w:ins>
      <w:ins w:id="115" w:author="Craig Parker" w:date="2024-03-11T12:18:00Z">
        <w:r w:rsidR="008A48ED">
          <w:t>-</w:t>
        </w:r>
      </w:ins>
      <w:ins w:id="116" w:author="Craig Parker" w:date="2024-03-06T21:19:00Z">
        <w:r w:rsidRPr="00DF64CC">
          <w:t>economic and geospatial data</w:t>
        </w:r>
      </w:ins>
      <w:ins w:id="117" w:author="Craig Parker" w:date="2024-03-09T14:25:00Z">
        <w:r w:rsidR="00CB0460">
          <w:t xml:space="preserve"> as well as clinical trial</w:t>
        </w:r>
      </w:ins>
      <w:ins w:id="118" w:author="Craig Parker" w:date="2024-03-09T14:26:00Z">
        <w:r w:rsidR="00CB0460">
          <w:t>/</w:t>
        </w:r>
      </w:ins>
      <w:ins w:id="119" w:author="Craig Parker" w:date="2024-03-09T14:25:00Z">
        <w:r w:rsidR="00CB0460">
          <w:t>cohort health datasets</w:t>
        </w:r>
      </w:ins>
      <w:ins w:id="120" w:author="Craig Parker" w:date="2024-03-10T21:25:00Z">
        <w:r w:rsidR="00B65128">
          <w:t>, this study endeavours</w:t>
        </w:r>
      </w:ins>
      <w:ins w:id="121" w:author="Craig Parker" w:date="2024-03-06T21:19:00Z">
        <w:r w:rsidRPr="00DF64CC">
          <w:t xml:space="preserve"> to </w:t>
        </w:r>
      </w:ins>
      <w:ins w:id="122" w:author="Craig Parker" w:date="2024-03-10T21:26:00Z">
        <w:r w:rsidR="00B65128">
          <w:t xml:space="preserve">provide </w:t>
        </w:r>
      </w:ins>
      <w:ins w:id="123" w:author="Craig Parker" w:date="2024-03-06T21:19:00Z">
        <w:r w:rsidRPr="00DF64CC">
          <w:t>stakeholders with a granular understanding of heat-health dynamics, ultimately aiding in the formulation of targeted interventions that can bolster the resilience of urban populations amidst the escalating challenges posed by global warming.</w:t>
        </w:r>
      </w:ins>
    </w:p>
    <w:p w14:paraId="520E5810" w14:textId="7A87E7DC" w:rsidR="00807AE9" w:rsidRPr="00A67725" w:rsidRDefault="308647C2" w:rsidP="00807AE9">
      <w:pPr>
        <w:rPr>
          <w:ins w:id="124" w:author="Craig Parker" w:date="2024-03-04T16:28:00Z"/>
        </w:rPr>
      </w:pPr>
      <w:ins w:id="125" w:author="Craig Parker" w:date="2024-03-04T16:28:00Z">
        <w:r>
          <w:lastRenderedPageBreak/>
          <w:t>Table 1: Key Concepts and Definitions in H</w:t>
        </w:r>
        <w:commentRangeStart w:id="126"/>
        <w:r>
          <w:t>eat Exposure</w:t>
        </w:r>
      </w:ins>
      <w:commentRangeEnd w:id="126"/>
      <w:r w:rsidR="00807AE9">
        <w:rPr>
          <w:rStyle w:val="CommentReference"/>
        </w:rPr>
        <w:commentReference w:id="126"/>
      </w:r>
      <w:ins w:id="127" w:author="Craig Parker" w:date="2024-03-04T16:28:00Z">
        <w:r>
          <w:t xml:space="preserve"> Studies (Aligned with IPCC Framework)</w:t>
        </w:r>
      </w:ins>
    </w:p>
    <w:tbl>
      <w:tblPr>
        <w:tblStyle w:val="Bordered-Accent1"/>
        <w:tblW w:w="10201" w:type="dxa"/>
        <w:tblLook w:val="04A0" w:firstRow="1" w:lastRow="0" w:firstColumn="1" w:lastColumn="0" w:noHBand="0" w:noVBand="1"/>
      </w:tblPr>
      <w:tblGrid>
        <w:gridCol w:w="1415"/>
        <w:gridCol w:w="8786"/>
      </w:tblGrid>
      <w:tr w:rsidR="0037798C" w:rsidRPr="00A67725" w14:paraId="6057487B" w14:textId="77777777" w:rsidTr="00585918">
        <w:trPr>
          <w:cnfStyle w:val="100000000000" w:firstRow="1" w:lastRow="0" w:firstColumn="0" w:lastColumn="0" w:oddVBand="0" w:evenVBand="0" w:oddHBand="0" w:evenHBand="0" w:firstRowFirstColumn="0" w:firstRowLastColumn="0" w:lastRowFirstColumn="0" w:lastRowLastColumn="0"/>
          <w:ins w:id="128"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
          <w:p w14:paraId="0B552DD7" w14:textId="77777777" w:rsidR="00807AE9" w:rsidRPr="00A67725" w:rsidRDefault="00807AE9" w:rsidP="00D435D4">
            <w:pPr>
              <w:spacing w:after="160" w:line="259" w:lineRule="auto"/>
              <w:rPr>
                <w:ins w:id="129" w:author="Craig Parker" w:date="2024-03-04T16:28:00Z"/>
                <w:b/>
                <w:bCs/>
              </w:rPr>
            </w:pPr>
            <w:ins w:id="130" w:author="Craig Parker" w:date="2024-03-04T16:28:00Z">
              <w:r w:rsidRPr="00A67725">
                <w:rPr>
                  <w:b/>
                  <w:bCs/>
                </w:rPr>
                <w:t>Concept</w:t>
              </w:r>
            </w:ins>
          </w:p>
        </w:tc>
        <w:tc>
          <w:tcPr>
            <w:tcW w:w="8786" w:type="dxa"/>
            <w:hideMark/>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ins w:id="131" w:author="Craig Parker" w:date="2024-03-04T16:28:00Z"/>
                <w:b/>
                <w:bCs/>
              </w:rPr>
            </w:pPr>
            <w:ins w:id="132" w:author="Craig Parker" w:date="2024-03-04T16:28:00Z">
              <w:r w:rsidRPr="00A67725">
                <w:rPr>
                  <w:b/>
                  <w:bCs/>
                </w:rPr>
                <w:t>Description</w:t>
              </w:r>
            </w:ins>
          </w:p>
        </w:tc>
      </w:tr>
      <w:tr w:rsidR="0037798C" w:rsidRPr="00A67725" w14:paraId="612F27C9" w14:textId="77777777" w:rsidTr="00585918">
        <w:trPr>
          <w:cnfStyle w:val="000000100000" w:firstRow="0" w:lastRow="0" w:firstColumn="0" w:lastColumn="0" w:oddVBand="0" w:evenVBand="0" w:oddHBand="1" w:evenHBand="0" w:firstRowFirstColumn="0" w:firstRowLastColumn="0" w:lastRowFirstColumn="0" w:lastRowLastColumn="0"/>
          <w:ins w:id="133"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
          <w:p w14:paraId="24E9BF4D" w14:textId="77777777" w:rsidR="00807AE9" w:rsidRPr="00A67725" w:rsidRDefault="00807AE9" w:rsidP="0037798C">
            <w:pPr>
              <w:rPr>
                <w:ins w:id="134" w:author="Craig Parker" w:date="2024-03-04T16:28:00Z"/>
              </w:rPr>
            </w:pPr>
            <w:ins w:id="135" w:author="Craig Parker" w:date="2024-03-04T16:28:00Z">
              <w:r w:rsidRPr="00A67725">
                <w:t>Exposure</w:t>
              </w:r>
            </w:ins>
          </w:p>
        </w:tc>
        <w:tc>
          <w:tcPr>
            <w:tcW w:w="8786" w:type="dxa"/>
            <w:hideMark/>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rPr>
                <w:ins w:id="136" w:author="Craig Parker" w:date="2024-03-04T16:28:00Z"/>
              </w:rPr>
            </w:pPr>
            <w:ins w:id="137" w:author="Craig Parker" w:date="2024-03-04T16:28:00Z">
              <w:r w:rsidRPr="00A67725">
                <w:t>The presence of people, livelihoods, species or ecosystems, environmental functions, services, and resources, infrastructure, or economic, social, or cultural assets in places that could be adversely affected</w:t>
              </w:r>
            </w:ins>
            <w:ins w:id="138" w:author="Craig Parker" w:date="2024-03-11T11:51:00Z">
              <w:r w:rsidR="00D6631F">
                <w:t xml:space="preserve"> by heat</w:t>
              </w:r>
            </w:ins>
            <w:ins w:id="139" w:author="Craig Parker" w:date="2024-03-04T16:28:00Z">
              <w:r w:rsidRPr="00A67725">
                <w:t>.</w:t>
              </w:r>
            </w:ins>
          </w:p>
        </w:tc>
      </w:tr>
      <w:tr w:rsidR="0037798C" w:rsidRPr="00A67725" w14:paraId="634D4DFF" w14:textId="77777777" w:rsidTr="00585918">
        <w:trPr>
          <w:ins w:id="140"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
          <w:p w14:paraId="08A9BA7E" w14:textId="77777777" w:rsidR="00807AE9" w:rsidRPr="00A67725" w:rsidRDefault="00807AE9" w:rsidP="00D435D4">
            <w:pPr>
              <w:rPr>
                <w:ins w:id="141" w:author="Craig Parker" w:date="2024-03-04T16:28:00Z"/>
              </w:rPr>
            </w:pPr>
            <w:ins w:id="142" w:author="Craig Parker" w:date="2024-03-04T16:28:00Z">
              <w:r w:rsidRPr="00A67725">
                <w:t>Vulnerability</w:t>
              </w:r>
            </w:ins>
          </w:p>
        </w:tc>
        <w:tc>
          <w:tcPr>
            <w:tcW w:w="8786" w:type="dxa"/>
            <w:hideMark/>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ins w:id="143" w:author="Craig Parker" w:date="2024-03-04T16:28:00Z"/>
                <w:rFonts w:ascii="Arial" w:hAnsi="Arial"/>
                <w:color w:val="404040"/>
              </w:rPr>
            </w:pPr>
            <w:ins w:id="144" w:author="Craig Parker" w:date="2024-03-04T16:28:00Z">
              <w:r w:rsidRPr="0037798C">
                <w:rPr>
                  <w:rFonts w:ascii="Arial" w:hAnsi="Arial"/>
                  <w:color w:val="404040"/>
                </w:rPr>
                <w:t>The propensity or predisposition to be adversely affected</w:t>
              </w:r>
            </w:ins>
            <w:ins w:id="145" w:author="Craig Parker" w:date="2024-03-11T12:18:00Z">
              <w:r w:rsidR="00A42806">
                <w:rPr>
                  <w:rFonts w:ascii="Arial" w:hAnsi="Arial"/>
                  <w:color w:val="404040"/>
                </w:rPr>
                <w:t xml:space="preserve"> encompasses various</w:t>
              </w:r>
            </w:ins>
            <w:ins w:id="146" w:author="Craig Parker" w:date="2024-03-04T16:28:00Z">
              <w:r w:rsidRPr="0037798C">
                <w:rPr>
                  <w:rFonts w:ascii="Arial" w:hAnsi="Arial"/>
                  <w:color w:val="404040"/>
                </w:rPr>
                <w:t xml:space="preserve"> concepts and elements</w:t>
              </w:r>
            </w:ins>
            <w:ins w:id="147" w:author="Craig Parker" w:date="2024-03-11T12:19:00Z">
              <w:r w:rsidR="00A42806">
                <w:rPr>
                  <w:rFonts w:ascii="Arial" w:hAnsi="Arial"/>
                  <w:color w:val="404040"/>
                </w:rPr>
                <w:t>,</w:t>
              </w:r>
            </w:ins>
            <w:ins w:id="148" w:author="Craig Parker" w:date="2024-03-04T16:28:00Z">
              <w:r w:rsidRPr="0037798C">
                <w:rPr>
                  <w:rFonts w:ascii="Arial" w:hAnsi="Arial"/>
                  <w:color w:val="404040"/>
                </w:rPr>
                <w:t xml:space="preserve"> including sensitivity or susceptibility to harm and lack of capacity to cope and adapt</w:t>
              </w:r>
            </w:ins>
            <w:ins w:id="149" w:author="Craig Parker" w:date="2024-03-11T11:51:00Z">
              <w:r w:rsidR="001236C7" w:rsidRPr="0037798C">
                <w:rPr>
                  <w:rFonts w:ascii="Arial" w:hAnsi="Arial"/>
                  <w:color w:val="404040"/>
                </w:rPr>
                <w:t xml:space="preserve"> to heat</w:t>
              </w:r>
            </w:ins>
            <w:ins w:id="150" w:author="Craig Parker" w:date="2024-03-04T16:28:00Z">
              <w:r w:rsidRPr="0037798C">
                <w:rPr>
                  <w:rFonts w:ascii="Arial" w:hAnsi="Arial"/>
                  <w:color w:val="404040"/>
                </w:rPr>
                <w:t>.</w:t>
              </w:r>
            </w:ins>
          </w:p>
        </w:tc>
      </w:tr>
      <w:tr w:rsidR="0037798C" w:rsidRPr="00A67725" w14:paraId="60569D93" w14:textId="77777777" w:rsidTr="00585918">
        <w:trPr>
          <w:cnfStyle w:val="000000100000" w:firstRow="0" w:lastRow="0" w:firstColumn="0" w:lastColumn="0" w:oddVBand="0" w:evenVBand="0" w:oddHBand="1" w:evenHBand="0" w:firstRowFirstColumn="0" w:firstRowLastColumn="0" w:lastRowFirstColumn="0" w:lastRowLastColumn="0"/>
          <w:ins w:id="151"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
          <w:p w14:paraId="3F5A8DCA" w14:textId="77777777" w:rsidR="00807AE9" w:rsidRPr="00A67725" w:rsidRDefault="00807AE9" w:rsidP="00D435D4">
            <w:pPr>
              <w:rPr>
                <w:ins w:id="152" w:author="Craig Parker" w:date="2024-03-04T16:28:00Z"/>
              </w:rPr>
            </w:pPr>
            <w:ins w:id="153" w:author="Craig Parker" w:date="2024-03-04T16:28:00Z">
              <w:r w:rsidRPr="00A67725">
                <w:t>Hazard</w:t>
              </w:r>
            </w:ins>
          </w:p>
        </w:tc>
        <w:tc>
          <w:tcPr>
            <w:tcW w:w="8786" w:type="dxa"/>
            <w:hideMark/>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54" w:author="Craig Parker" w:date="2024-03-04T16:28:00Z"/>
              </w:rPr>
            </w:pPr>
            <w:ins w:id="155" w:author="Craig Parker" w:date="2024-03-04T16:28:00Z">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ins>
          </w:p>
        </w:tc>
      </w:tr>
      <w:tr w:rsidR="0037798C" w:rsidRPr="00A67725" w14:paraId="5B751E20" w14:textId="77777777" w:rsidTr="00585918">
        <w:trPr>
          <w:ins w:id="156"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
          <w:p w14:paraId="58B3E7DA" w14:textId="77777777" w:rsidR="00807AE9" w:rsidRPr="00A67725" w:rsidRDefault="00807AE9" w:rsidP="00D435D4">
            <w:pPr>
              <w:rPr>
                <w:ins w:id="157" w:author="Craig Parker" w:date="2024-03-04T16:28:00Z"/>
              </w:rPr>
            </w:pPr>
            <w:ins w:id="158" w:author="Craig Parker" w:date="2024-03-04T16:28:00Z">
              <w:r w:rsidRPr="00A67725">
                <w:t>Adaptive Capacity</w:t>
              </w:r>
            </w:ins>
          </w:p>
        </w:tc>
        <w:tc>
          <w:tcPr>
            <w:tcW w:w="8786" w:type="dxa"/>
            <w:hideMark/>
          </w:tcPr>
          <w:p w14:paraId="08D27A3A" w14:textId="01256FC8" w:rsidR="00807AE9" w:rsidRPr="0037798C" w:rsidRDefault="00807AE9" w:rsidP="00D435D4">
            <w:pPr>
              <w:cnfStyle w:val="000000000000" w:firstRow="0" w:lastRow="0" w:firstColumn="0" w:lastColumn="0" w:oddVBand="0" w:evenVBand="0" w:oddHBand="0" w:evenHBand="0" w:firstRowFirstColumn="0" w:firstRowLastColumn="0" w:lastRowFirstColumn="0" w:lastRowLastColumn="0"/>
              <w:rPr>
                <w:ins w:id="159" w:author="Craig Parker" w:date="2024-03-04T16:28:00Z"/>
                <w:rFonts w:ascii="Arial" w:hAnsi="Arial"/>
                <w:color w:val="404040"/>
              </w:rPr>
            </w:pPr>
            <w:ins w:id="160" w:author="Craig Parker" w:date="2024-03-04T16:28:00Z">
              <w:r w:rsidRPr="0037798C">
                <w:rPr>
                  <w:rFonts w:ascii="Arial" w:hAnsi="Arial"/>
                  <w:color w:val="404040"/>
                </w:rPr>
                <w:t>Population</w:t>
              </w:r>
            </w:ins>
            <w:ins w:id="161" w:author="Craig Parker" w:date="2024-03-11T12:08:00Z">
              <w:r w:rsidR="00E178EB">
                <w:rPr>
                  <w:rFonts w:ascii="Arial" w:hAnsi="Arial"/>
                  <w:color w:val="404040"/>
                </w:rPr>
                <w:t>'</w:t>
              </w:r>
            </w:ins>
            <w:ins w:id="162" w:author="Craig Parker" w:date="2024-03-04T16:28:00Z">
              <w:r w:rsidRPr="0037798C">
                <w:rPr>
                  <w:rFonts w:ascii="Arial" w:hAnsi="Arial"/>
                  <w:color w:val="404040"/>
                </w:rPr>
                <w:t>s ability to adjust to heat linked with socio</w:t>
              </w:r>
            </w:ins>
            <w:ins w:id="163" w:author="Craig Parker" w:date="2024-03-11T12:19:00Z">
              <w:r w:rsidR="00A42806">
                <w:rPr>
                  <w:rFonts w:ascii="Arial" w:hAnsi="Arial"/>
                  <w:color w:val="404040"/>
                </w:rPr>
                <w:t>-</w:t>
              </w:r>
            </w:ins>
            <w:ins w:id="164" w:author="Craig Parker" w:date="2024-03-04T16:28:00Z">
              <w:r w:rsidRPr="0037798C">
                <w:rPr>
                  <w:rFonts w:ascii="Arial" w:hAnsi="Arial"/>
                  <w:color w:val="404040"/>
                </w:rPr>
                <w:t>economic factors, resource access, institutional support, and SDOH. Often diminished in urban poor due to limited access to cooling resources and health services.</w:t>
              </w:r>
            </w:ins>
          </w:p>
        </w:tc>
      </w:tr>
      <w:tr w:rsidR="0037798C" w:rsidRPr="002D0733" w14:paraId="33535C75" w14:textId="77777777" w:rsidTr="00585918">
        <w:trPr>
          <w:cnfStyle w:val="000000100000" w:firstRow="0" w:lastRow="0" w:firstColumn="0" w:lastColumn="0" w:oddVBand="0" w:evenVBand="0" w:oddHBand="1" w:evenHBand="0" w:firstRowFirstColumn="0" w:firstRowLastColumn="0" w:lastRowFirstColumn="0" w:lastRowLastColumn="0"/>
          <w:ins w:id="165" w:author="Craig Parker" w:date="2024-03-10T21:39:00Z"/>
        </w:trPr>
        <w:tc>
          <w:tcPr>
            <w:cnfStyle w:val="001000000000" w:firstRow="0" w:lastRow="0" w:firstColumn="1" w:lastColumn="0" w:oddVBand="0" w:evenVBand="0" w:oddHBand="0" w:evenHBand="0" w:firstRowFirstColumn="0" w:firstRowLastColumn="0" w:lastRowFirstColumn="0" w:lastRowLastColumn="0"/>
            <w:tcW w:w="0" w:type="auto"/>
            <w:hideMark/>
          </w:tcPr>
          <w:p w14:paraId="4A56AD5F" w14:textId="77777777" w:rsidR="002D0733" w:rsidRPr="0037798C" w:rsidRDefault="002D0733" w:rsidP="002D0733">
            <w:pPr>
              <w:rPr>
                <w:ins w:id="166" w:author="Craig Parker" w:date="2024-03-10T21:39:00Z"/>
              </w:rPr>
            </w:pPr>
            <w:ins w:id="167" w:author="Craig Parker" w:date="2024-03-10T21:39:00Z">
              <w:r w:rsidRPr="0037798C">
                <w:rPr>
                  <w:rFonts w:asciiTheme="minorHAnsi" w:hAnsiTheme="minorHAnsi"/>
                  <w:color w:val="auto"/>
                </w:rPr>
                <w:t>Perceived Heat</w:t>
              </w:r>
            </w:ins>
          </w:p>
        </w:tc>
        <w:tc>
          <w:tcPr>
            <w:tcW w:w="0" w:type="auto"/>
            <w:hideMark/>
          </w:tcPr>
          <w:p w14:paraId="7A45F9C3" w14:textId="277E2923" w:rsidR="002D0733" w:rsidRPr="0037798C" w:rsidRDefault="002D0733" w:rsidP="002D0733">
            <w:pPr>
              <w:cnfStyle w:val="000000100000" w:firstRow="0" w:lastRow="0" w:firstColumn="0" w:lastColumn="0" w:oddVBand="0" w:evenVBand="0" w:oddHBand="1" w:evenHBand="0" w:firstRowFirstColumn="0" w:firstRowLastColumn="0" w:lastRowFirstColumn="0" w:lastRowLastColumn="0"/>
              <w:rPr>
                <w:ins w:id="168" w:author="Craig Parker" w:date="2024-03-10T21:39:00Z"/>
              </w:rPr>
            </w:pPr>
            <w:ins w:id="169" w:author="Craig Parker" w:date="2024-03-10T21:39:00Z">
              <w:r w:rsidRPr="0037798C">
                <w:rPr>
                  <w:rFonts w:asciiTheme="minorHAnsi" w:hAnsiTheme="minorHAnsi"/>
                  <w:color w:val="auto"/>
                </w:rPr>
                <w:t>The subjective experience of heat includes individual perceptions of temperature influenced by humidity, wind, and personal factors such as health status or activity level. This perception can significantly affect health outcomes and the necessity for adaptive responses, especially in vulnerable groups</w:t>
              </w:r>
              <w:r>
                <w:t>.</w:t>
              </w:r>
            </w:ins>
          </w:p>
        </w:tc>
      </w:tr>
    </w:tbl>
    <w:p w14:paraId="73F42E9D" w14:textId="77777777" w:rsidR="00807AE9" w:rsidRDefault="00807AE9" w:rsidP="00807AE9">
      <w:pPr>
        <w:rPr>
          <w:ins w:id="170" w:author="Craig Parker" w:date="2024-03-04T16:26:00Z"/>
        </w:rPr>
      </w:pPr>
    </w:p>
    <w:p w14:paraId="4BEA3868" w14:textId="77777777" w:rsidR="00807AE9" w:rsidRDefault="00807AE9" w:rsidP="00807AE9">
      <w:pPr>
        <w:rPr>
          <w:ins w:id="171" w:author="Craig Parker" w:date="2024-03-04T16:26:00Z"/>
        </w:rPr>
      </w:pPr>
    </w:p>
    <w:p w14:paraId="79090943" w14:textId="77777777" w:rsidR="00807AE9" w:rsidRDefault="00807AE9" w:rsidP="00807AE9">
      <w:pPr>
        <w:rPr>
          <w:ins w:id="172" w:author="Craig Parker" w:date="2024-03-04T16:26:00Z"/>
        </w:rPr>
      </w:pPr>
    </w:p>
    <w:p w14:paraId="050EA2D6" w14:textId="6199FFC6" w:rsidR="00A058B3" w:rsidRDefault="00A058B3">
      <w:pPr>
        <w:pStyle w:val="Caption"/>
        <w:keepNext/>
        <w:rPr>
          <w:ins w:id="173" w:author="Craig Parker" w:date="2024-03-11T12:41:00Z"/>
        </w:rPr>
        <w:pPrChange w:id="174" w:author="Craig Parker" w:date="2024-03-11T12:41:00Z">
          <w:pPr>
            <w:pStyle w:val="Caption"/>
          </w:pPr>
        </w:pPrChange>
      </w:pPr>
      <w:ins w:id="175" w:author="Craig Parker" w:date="2024-03-11T12:41:00Z">
        <w:r>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ins>
    </w:p>
    <w:p w14:paraId="34FB632D" w14:textId="4D652F21" w:rsidR="40B171D2" w:rsidRDefault="00E51D20" w:rsidP="40B171D2">
      <w:pPr>
        <w:rPr>
          <w:ins w:id="176" w:author="Craig Parker" w:date="2024-02-28T13:01:00Z"/>
        </w:rPr>
      </w:pPr>
      <w:ins w:id="177" w:author="Craig Parker" w:date="2024-03-11T11:56:00Z">
        <w:r w:rsidRPr="00E51D20">
          <w:rPr>
            <w:noProof/>
          </w:rPr>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ins>
    </w:p>
    <w:p w14:paraId="7636CEAE" w14:textId="2EC645B2" w:rsidR="00F17BF7" w:rsidRPr="00F17BF7" w:rsidRDefault="40B171D2">
      <w:pPr>
        <w:pStyle w:val="Heading1"/>
        <w:pPrChange w:id="178" w:author="Craig Parker" w:date="2024-03-04T12:31:00Z">
          <w:pPr>
            <w:pStyle w:val="Heading2"/>
          </w:pPr>
        </w:pPrChange>
      </w:pPr>
      <w:r>
        <w:lastRenderedPageBreak/>
        <w:t>Study setting</w:t>
      </w:r>
    </w:p>
    <w:p w14:paraId="2CB0C418" w14:textId="72A12F04" w:rsidR="002A260D" w:rsidRDefault="000D7BBE" w:rsidP="000D7BBE">
      <w:r>
        <w:t xml:space="preserve">Abidjan, located in Côte </w:t>
      </w:r>
      <w:del w:id="179" w:author="Craig Parker" w:date="2024-03-11T12:08:00Z">
        <w:r w:rsidDel="00905781">
          <w:delText>d'Ivoire</w:delText>
        </w:r>
      </w:del>
      <w:ins w:id="180"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ins w:id="181" w:author="Rebecca walker" w:date="2024-03-11T13:15:00Z">
        <w:r w:rsidR="0037798C">
          <w:t xml:space="preserve"> </w:t>
        </w:r>
      </w:ins>
      <w:r>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 </w:instrText>
      </w:r>
      <w:r w:rsidR="002D0733">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DATA </w:instrText>
      </w:r>
      <w:r w:rsidR="002D0733">
        <w:fldChar w:fldCharType="end"/>
      </w:r>
      <w:r>
        <w:fldChar w:fldCharType="separate"/>
      </w:r>
      <w:r w:rsidR="002D0733">
        <w:rPr>
          <w:noProof/>
        </w:rPr>
        <w:t>[22-24]</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w:t>
      </w:r>
      <w:ins w:id="182" w:author="Rebecca walker" w:date="2024-03-11T13:18:00Z">
        <w:r w:rsidR="0037798C">
          <w:t>i</w:t>
        </w:r>
      </w:ins>
      <w:del w:id="183" w:author="Rebecca walker" w:date="2024-03-11T13:17:00Z">
        <w:r w:rsidDel="0037798C">
          <w:delText>i</w:delText>
        </w:r>
      </w:del>
      <w:r>
        <w:t xml:space="preserve">ntensified by </w:t>
      </w:r>
      <w:r w:rsidR="001509CD">
        <w:t>urbanisation</w:t>
      </w:r>
      <w:r w:rsidR="00462A2C">
        <w:t>, socio</w:t>
      </w:r>
      <w:ins w:id="184" w:author="Craig Parker" w:date="2024-03-11T12:19:00Z">
        <w:r w:rsidR="00A42806">
          <w:t>-</w:t>
        </w:r>
      </w:ins>
      <w:r w:rsidR="00462A2C">
        <w:t>economic disparities, and</w:t>
      </w:r>
      <w:r>
        <w:t xml:space="preserve"> broader social determinants of health (SDOH) like education and employment</w:t>
      </w:r>
      <w:ins w:id="185" w:author="Rebecca walker" w:date="2024-03-11T13:17:00Z">
        <w:r w:rsidR="0037798C">
          <w:t xml:space="preserve"> </w:t>
        </w:r>
      </w:ins>
      <w:r>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 </w:instrText>
      </w:r>
      <w:r w:rsidR="002D0733">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DATA </w:instrText>
      </w:r>
      <w:r w:rsidR="002D0733">
        <w:fldChar w:fldCharType="end"/>
      </w:r>
      <w:r>
        <w:fldChar w:fldCharType="separate"/>
      </w:r>
      <w:r w:rsidR="002D0733">
        <w:rPr>
          <w:noProof/>
        </w:rPr>
        <w:t>[24-26]</w:t>
      </w:r>
      <w:r>
        <w:fldChar w:fldCharType="end"/>
      </w:r>
      <w:r>
        <w:t>.</w:t>
      </w:r>
      <w:ins w:id="186" w:author="Craig Parker" w:date="2024-02-27T13:50:00Z">
        <w:r w:rsidR="002A260D" w:rsidRPr="002A260D">
          <w:t xml:space="preserve"> Areas with less vegetation and higher levels of poverty face greater heat impacts, a reflection of the </w:t>
        </w:r>
      </w:ins>
      <w:ins w:id="187" w:author="Craig Parker" w:date="2024-03-11T12:08:00Z">
        <w:r w:rsidR="00E178EB">
          <w:t>'</w:t>
        </w:r>
      </w:ins>
      <w:ins w:id="188" w:author="Craig Parker" w:date="2024-02-27T13:50:00Z">
        <w:r w:rsidR="002A260D" w:rsidRPr="002A260D">
          <w:t>Green Apartheid</w:t>
        </w:r>
      </w:ins>
      <w:ins w:id="189" w:author="Craig Parker" w:date="2024-03-11T12:08:00Z">
        <w:r w:rsidR="00E178EB">
          <w:t>'</w:t>
        </w:r>
      </w:ins>
      <w:ins w:id="190" w:author="Craig Parker" w:date="2024-02-27T13:50:00Z">
        <w:r w:rsidR="002A260D" w:rsidRPr="002A260D">
          <w:t xml:space="preserve"> that characteri</w:t>
        </w:r>
      </w:ins>
      <w:ins w:id="191" w:author="Craig Parker" w:date="2024-03-11T12:08:00Z">
        <w:r w:rsidR="00905781">
          <w:t>s</w:t>
        </w:r>
      </w:ins>
      <w:ins w:id="192" w:author="Craig Parker" w:date="2024-02-27T13:50:00Z">
        <w:r w:rsidR="002A260D" w:rsidRPr="002A260D">
          <w:t>es the city</w:t>
        </w:r>
      </w:ins>
      <w:ins w:id="193" w:author="Craig Parker" w:date="2024-03-11T12:08:00Z">
        <w:r w:rsidR="00E178EB">
          <w:t>'</w:t>
        </w:r>
      </w:ins>
      <w:ins w:id="194" w:author="Craig Parker" w:date="2024-02-27T13:50:00Z">
        <w:r w:rsidR="002A260D" w:rsidRPr="002A260D">
          <w:t>s urban forest and its accessibility</w:t>
        </w:r>
      </w:ins>
      <w:ins w:id="195" w:author="Rebecca walker" w:date="2024-03-11T13:18:00Z">
        <w:r w:rsidR="0037798C">
          <w:t xml:space="preserve">. </w:t>
        </w:r>
      </w:ins>
      <w:r w:rsidR="00E06A3E">
        <w:fldChar w:fldCharType="begin"/>
      </w:r>
      <w:r w:rsidR="002D0733">
        <w:instrText xml:space="preserve"> ADDIN EN.CITE &lt;EndNote&gt;&lt;Cite&gt;&lt;Author&gt;Venter&lt;/Author&gt;&lt;Year&gt;2020&lt;/Year&gt;&lt;RecNum&gt;791&lt;/RecNum&gt;&lt;DisplayText&gt;[27]&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2D0733">
        <w:rPr>
          <w:noProof/>
        </w:rPr>
        <w:t>[27]</w:t>
      </w:r>
      <w:r w:rsidR="00E06A3E">
        <w:fldChar w:fldCharType="end"/>
      </w:r>
      <w:commentRangeStart w:id="196"/>
      <w:ins w:id="197" w:author="Craig Parker" w:date="2024-02-27T13:50:00Z">
        <w:r w:rsidR="002A260D" w:rsidRPr="002A260D">
          <w:t>​​</w:t>
        </w:r>
      </w:ins>
      <w:commentRangeEnd w:id="196"/>
      <w:ins w:id="198" w:author="Craig Parker" w:date="2024-02-27T13:52:00Z">
        <w:r w:rsidR="002A260D">
          <w:rPr>
            <w:rStyle w:val="CommentReference"/>
          </w:rPr>
          <w:commentReference w:id="196"/>
        </w:r>
      </w:ins>
      <w:ins w:id="199" w:author="Craig Parker" w:date="2024-02-27T13:50:00Z">
        <w:r w:rsidR="002A260D" w:rsidRPr="002A260D">
          <w:t>.</w:t>
        </w:r>
      </w:ins>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del w:id="200" w:author="Craig Parker" w:date="2024-03-11T12:19:00Z">
        <w:r w:rsidDel="000D483B">
          <w:delText>, socio</w:delText>
        </w:r>
      </w:del>
      <w:del w:id="201" w:author="Craig Parker" w:date="2024-03-11T12:07:00Z">
        <w:r w:rsidDel="003F68BA">
          <w:delText>-</w:delText>
        </w:r>
      </w:del>
      <w:del w:id="202" w:author="Craig Parker" w:date="2024-03-11T12:19:00Z">
        <w:r w:rsidDel="000D483B">
          <w:delText>economic factors,</w:delText>
        </w:r>
      </w:del>
      <w:r>
        <w:t xml:space="preserve"> and wider SDOH</w:t>
      </w:r>
      <w:ins w:id="203" w:author="Rebecca walker" w:date="2024-03-11T13:18:00Z">
        <w:r w:rsidR="0037798C">
          <w:t xml:space="preserve"> </w:t>
        </w:r>
      </w:ins>
      <w:r>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 </w:instrText>
      </w:r>
      <w:r w:rsidR="002D0733">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DATA </w:instrText>
      </w:r>
      <w:r w:rsidR="002D0733">
        <w:fldChar w:fldCharType="end"/>
      </w:r>
      <w:r>
        <w:fldChar w:fldCharType="separate"/>
      </w:r>
      <w:r w:rsidR="002D0733">
        <w:rPr>
          <w:noProof/>
        </w:rPr>
        <w:t>[28-30]</w:t>
      </w:r>
      <w:r>
        <w:fldChar w:fldCharType="end"/>
      </w:r>
      <w:r>
        <w:t xml:space="preserve">. </w:t>
      </w:r>
    </w:p>
    <w:p w14:paraId="46933582" w14:textId="0F976CFE" w:rsidR="000D7BBE" w:rsidRDefault="000D7BBE" w:rsidP="000D7BBE">
      <w:r>
        <w:t xml:space="preserve">Both cities represent Urban Heat Islands (UHI), a phenomenon where urban areas exhibit higher temperatures than their rural surroundings due to human </w:t>
      </w:r>
      <w:commentRangeStart w:id="204"/>
      <w:r>
        <w:t>activities</w:t>
      </w:r>
      <w:commentRangeEnd w:id="204"/>
      <w:r w:rsidR="002A260D">
        <w:rPr>
          <w:rStyle w:val="CommentReference"/>
        </w:rPr>
        <w:commentReference w:id="204"/>
      </w:r>
      <w:r w:rsidR="00E06A3E">
        <w:fldChar w:fldCharType="begin"/>
      </w:r>
      <w:r w:rsidR="002D0733">
        <w:instrText xml:space="preserve"> ADDIN EN.CITE &lt;EndNote&gt;&lt;Cite&gt;&lt;Author&gt;Souverijns&lt;/Author&gt;&lt;Year&gt;2022&lt;/Year&gt;&lt;RecNum&gt;792&lt;/RecNum&gt;&lt;DisplayText&gt;[31]&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2D0733">
        <w:rPr>
          <w:noProof/>
        </w:rPr>
        <w:t>[31]</w:t>
      </w:r>
      <w:r w:rsidR="00E06A3E">
        <w:fldChar w:fldCharType="end"/>
      </w:r>
      <w:r w:rsidR="0037798C" w:rsidRPr="0037798C">
        <w:t xml:space="preserve"> </w:t>
      </w:r>
      <w:r w:rsidR="0037798C">
        <w:fldChar w:fldCharType="begin"/>
      </w:r>
      <w:r w:rsidR="0037798C">
        <w:instrText xml:space="preserve"> ADDIN EN.CITE &lt;EndNote&gt;&lt;Cite&gt;&lt;RecNum&gt;563&lt;/RecNum&gt;&lt;DisplayText&gt;[32]&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37798C">
        <w:rPr>
          <w:noProof/>
        </w:rPr>
        <w:t>[32]</w:t>
      </w:r>
      <w:r w:rsidR="0037798C">
        <w:fldChar w:fldCharType="end"/>
      </w:r>
      <w:r w:rsidR="0037798C">
        <w:t>. While</w:t>
      </w:r>
      <w:ins w:id="205" w:author="Craig Parker" w:date="2024-03-11T12:08:00Z">
        <w:r w:rsidR="00E178EB">
          <w:t xml:space="preserve"> </w:t>
        </w:r>
      </w:ins>
      <w:del w:id="206" w:author="Craig Parker" w:date="2024-03-11T12:08:00Z">
        <w:r w:rsidDel="00E178EB">
          <w:delText xml:space="preserve"> </w:delText>
        </w:r>
        <w:r w:rsidDel="00905781">
          <w:delText xml:space="preserve">Johannesburg's </w:delText>
        </w:r>
      </w:del>
      <w:ins w:id="207" w:author="Craig Parker" w:date="2024-03-11T12:08:00Z">
        <w:r w:rsidR="00E178EB">
          <w:t>Johannesburg'</w:t>
        </w:r>
        <w:r w:rsidR="00905781">
          <w:t xml:space="preserve">s </w:t>
        </w:r>
      </w:ins>
      <w:r>
        <w:t xml:space="preserve">extensive urban forest offers some respite, </w:t>
      </w:r>
      <w:del w:id="208" w:author="Craig Parker" w:date="2024-03-11T12:08:00Z">
        <w:r w:rsidDel="00905781">
          <w:delText xml:space="preserve">Abidjan's </w:delText>
        </w:r>
      </w:del>
      <w:ins w:id="209" w:author="Craig Parker" w:date="2024-03-11T12:08:00Z">
        <w:r w:rsidR="00905781">
          <w:t>Abidjan</w:t>
        </w:r>
        <w:r w:rsidR="00E178EB">
          <w:t>'</w:t>
        </w:r>
        <w:r w:rsidR="00905781">
          <w:t xml:space="preserve">s </w:t>
        </w:r>
      </w:ins>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2D0733">
        <w:instrText xml:space="preserve"> ADDIN EN.CITE &lt;EndNote&gt;&lt;Cite&gt;&lt;Author&gt;Dongo&lt;/Author&gt;&lt;Year&gt;2018&lt;/Year&gt;&lt;RecNum&gt;348&lt;/RecNum&gt;&lt;DisplayText&gt;[33]&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2D0733">
        <w:rPr>
          <w:noProof/>
        </w:rPr>
        <w:t>[33]</w:t>
      </w:r>
      <w:r>
        <w:fldChar w:fldCharType="end"/>
      </w:r>
      <w:r>
        <w:t xml:space="preserve">. </w:t>
      </w:r>
    </w:p>
    <w:p w14:paraId="2F5E93D9" w14:textId="611CC83B" w:rsidR="40B171D2" w:rsidRDefault="40B171D2">
      <w:pPr>
        <w:rPr>
          <w:ins w:id="210" w:author="Craig Parker" w:date="2024-03-05T09:18:00Z"/>
        </w:rPr>
      </w:pPr>
      <w:del w:id="211" w:author="Craig Parker" w:date="2024-02-28T12:43:00Z">
        <w:r w:rsidDel="40B171D2">
          <w:delText>Abidjan and Johannesburg were selected due to their unique geographical locations, symbolising West and Southern Africa, respectively, and their varying socio-economic, environmental conditions, and SDOH. This facilitates a comparative analysis offering insights into the diverse health impacts of heat across various African contexts.</w:delText>
        </w:r>
      </w:del>
      <w:ins w:id="212" w:author="Craig Parker" w:date="2024-02-28T12:43:00Z">
        <w:r>
          <w:t xml:space="preserve">Abidjan and Johannesburg were selected for this study due to their unique characteristics and </w:t>
        </w:r>
      </w:ins>
      <w:ins w:id="213" w:author="Craig Parker" w:date="2024-03-11T12:20:00Z">
        <w:r w:rsidR="000D483B">
          <w:t>data availability</w:t>
        </w:r>
      </w:ins>
      <w:ins w:id="214" w:author="Craig Parker" w:date="2024-02-28T12:43:00Z">
        <w:r>
          <w:t xml:space="preserve">. </w:t>
        </w:r>
      </w:ins>
      <w:r w:rsidR="0037798C">
        <w:t xml:space="preserve">As </w:t>
      </w:r>
      <w:ins w:id="215" w:author="Craig Parker" w:date="2024-02-28T12:43:00Z">
        <w:r>
          <w:t xml:space="preserve">cities </w:t>
        </w:r>
      </w:ins>
      <w:r w:rsidR="0037798C">
        <w:t xml:space="preserve">with </w:t>
      </w:r>
      <w:ins w:id="216" w:author="Craig Parker" w:date="2024-02-28T12:43:00Z">
        <w:r>
          <w:t>high population density and experienc</w:t>
        </w:r>
      </w:ins>
      <w:r w:rsidR="0037798C">
        <w:t>e</w:t>
      </w:r>
      <w:ins w:id="217" w:author="Craig Parker" w:date="2024-02-28T12:43:00Z">
        <w:r>
          <w:t xml:space="preserve"> rapid urbani</w:t>
        </w:r>
      </w:ins>
      <w:ins w:id="218" w:author="Craig Parker" w:date="2024-03-11T12:08:00Z">
        <w:r w:rsidR="00905781">
          <w:t>s</w:t>
        </w:r>
      </w:ins>
      <w:ins w:id="219" w:author="Craig Parker" w:date="2024-02-28T12:43:00Z">
        <w:r>
          <w:t xml:space="preserve">ation, </w:t>
        </w:r>
      </w:ins>
      <w:proofErr w:type="gramStart"/>
      <w:r w:rsidR="0037798C">
        <w:t>Abidjan</w:t>
      </w:r>
      <w:proofErr w:type="gramEnd"/>
      <w:r w:rsidR="0037798C">
        <w:t xml:space="preserve"> and Johannesburg </w:t>
      </w:r>
      <w:proofErr w:type="spellStart"/>
      <w:ins w:id="220" w:author="Craig Parker" w:date="2024-02-28T12:43:00Z">
        <w:r>
          <w:t>representat</w:t>
        </w:r>
        <w:proofErr w:type="spellEnd"/>
        <w:r>
          <w:t xml:space="preserve"> the challenges fac</w:t>
        </w:r>
      </w:ins>
      <w:r w:rsidR="0037798C">
        <w:t>ing</w:t>
      </w:r>
      <w:ins w:id="221" w:author="Craig Parker" w:date="2024-02-28T12:43:00Z">
        <w:r>
          <w:t xml:space="preserve"> many African cities in the context of climate change and heat-related health impacts. Additionally, these cities have access to </w:t>
        </w:r>
      </w:ins>
      <w:r w:rsidR="0037798C">
        <w:t xml:space="preserve">critical </w:t>
      </w:r>
      <w:ins w:id="222" w:author="Craig Parker" w:date="2024-02-28T12:43:00Z">
        <w:r>
          <w:t>detailed health data from clinical trials and cohort studies</w:t>
        </w:r>
      </w:ins>
      <w:r w:rsidR="0037798C">
        <w:t xml:space="preserve">. Both cities </w:t>
      </w:r>
      <w:proofErr w:type="gramStart"/>
      <w:r w:rsidR="0037798C">
        <w:t>therefore  enable</w:t>
      </w:r>
      <w:proofErr w:type="gramEnd"/>
      <w:r w:rsidR="0037798C">
        <w:t xml:space="preserve"> a </w:t>
      </w:r>
      <w:proofErr w:type="spellStart"/>
      <w:ins w:id="223" w:author="Craig Parker" w:date="2024-02-28T12:43:00Z">
        <w:r>
          <w:t>a</w:t>
        </w:r>
        <w:proofErr w:type="spellEnd"/>
        <w:r>
          <w:t xml:space="preserve"> focused examination of heat-related health risks in urban African settings, </w:t>
        </w:r>
      </w:ins>
      <w:ins w:id="224" w:author="Craig Parker" w:date="2024-03-11T12:20:00Z">
        <w:r w:rsidR="000D483B">
          <w:t>potentially informing</w:t>
        </w:r>
      </w:ins>
      <w:ins w:id="225" w:author="Craig Parker" w:date="2024-02-28T12:43:00Z">
        <w:r>
          <w:t xml:space="preserve"> broader regional strategies for climate adaptation and public health.</w:t>
        </w:r>
      </w:ins>
    </w:p>
    <w:p w14:paraId="4C8E8F5C" w14:textId="77777777" w:rsidR="0053249D" w:rsidRDefault="0053249D">
      <w:pPr>
        <w:rPr>
          <w:ins w:id="226" w:author="Craig Parker" w:date="2024-03-05T09:18:00Z"/>
        </w:rPr>
      </w:pPr>
    </w:p>
    <w:p w14:paraId="11322F61" w14:textId="7F5911CC" w:rsidR="0053249D" w:rsidRDefault="0053249D">
      <w:pPr>
        <w:pStyle w:val="Heading1"/>
        <w:pPrChange w:id="227" w:author="Craig Parker" w:date="2024-03-05T09:39:00Z">
          <w:pPr/>
        </w:pPrChange>
      </w:pPr>
      <w:ins w:id="228" w:author="Craig Parker" w:date="2024-03-05T09:18:00Z">
        <w:r>
          <w:t>Methods</w:t>
        </w:r>
      </w:ins>
    </w:p>
    <w:p w14:paraId="4CD750AE" w14:textId="77777777" w:rsidR="002205B1" w:rsidRDefault="002205B1"/>
    <w:p w14:paraId="4BD1FA74" w14:textId="43BE32F5"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2D0733">
        <w:instrText xml:space="preserve"> ADDIN EN.CITE &lt;EndNote&gt;&lt;Cite&gt;&lt;Author&gt;Wolf&lt;/Author&gt;&lt;Year&gt;2022&lt;/Year&gt;&lt;RecNum&gt;510&lt;/RecNum&gt;&lt;DisplayText&gt;[41]&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2D0733">
        <w:rPr>
          <w:noProof/>
        </w:rPr>
        <w:t>[41]</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del w:id="229" w:author="Craig Parker" w:date="2024-03-11T12:49:00Z">
        <w:r w:rsidRPr="00BF0886" w:rsidDel="00D40ED4">
          <w:delText xml:space="preserve">the unique </w:delText>
        </w:r>
        <w:r w:rsidR="00314180" w:rsidDel="00D40ED4">
          <w:delText>daily conditions, challenges, and opportunities individuals encounter</w:delText>
        </w:r>
      </w:del>
      <w:ins w:id="230" w:author="Craig Parker" w:date="2024-03-11T12:49:00Z">
        <w:r w:rsidR="00D40ED4">
          <w:t>individuals' unique daily conditions, challenges, and opportunities</w:t>
        </w:r>
      </w:ins>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ins w:id="231" w:author="Rebecca walker" w:date="2024-03-11T13:26:00Z">
        <w:r w:rsidR="0037798C">
          <w:t xml:space="preserve"> </w:t>
        </w:r>
      </w:ins>
      <w:r w:rsidR="00B414BF">
        <w:fldChar w:fldCharType="begin"/>
      </w:r>
      <w:r w:rsidR="002D0733">
        <w:instrText xml:space="preserve"> ADDIN EN.CITE &lt;EndNote&gt;&lt;Cite&gt;&lt;Author&gt;Schubert&lt;/Author&gt;&lt;Year&gt;2011&lt;/Year&gt;&lt;RecNum&gt;506&lt;/RecNum&gt;&lt;DisplayText&gt;[42, 43]&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2D0733">
        <w:rPr>
          <w:noProof/>
        </w:rPr>
        <w:t>[42, 43]</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ins w:id="232"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233"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pPr>
        <w:pStyle w:val="Heading2"/>
        <w:numPr>
          <w:ilvl w:val="1"/>
          <w:numId w:val="62"/>
        </w:numPr>
        <w:rPr>
          <w:del w:id="234" w:author="Craig Parker" w:date="2024-03-04T17:26:00Z"/>
        </w:rPr>
        <w:pPrChange w:id="235" w:author="Craig Parker" w:date="2024-03-11T21:40:00Z">
          <w:pPr>
            <w:pStyle w:val="Heading3"/>
          </w:pPr>
        </w:pPrChange>
      </w:pPr>
      <w:del w:id="236" w:author="Craig Parker" w:date="2024-03-04T17:26:00Z">
        <w:r w:rsidRPr="00775219" w:rsidDel="00775219">
          <w:delText>Socio-economic and environmental data</w:delText>
        </w:r>
      </w:del>
    </w:p>
    <w:p w14:paraId="6E36BB09" w14:textId="38AE27BE" w:rsidR="00B834AD" w:rsidDel="00E85340" w:rsidRDefault="00B834AD">
      <w:pPr>
        <w:pStyle w:val="Heading2"/>
        <w:rPr>
          <w:del w:id="237" w:author="Craig Parker" w:date="2024-03-05T09:42:00Z"/>
        </w:rPr>
        <w:pPrChange w:id="238" w:author="Craig Parker" w:date="2024-03-11T21:40:00Z">
          <w:pPr/>
        </w:pPrChange>
      </w:pPr>
    </w:p>
    <w:p w14:paraId="7DB06C6A" w14:textId="00B311EE"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ins w:id="239" w:author="Rebecca walker" w:date="2024-03-11T13:26:00Z">
        <w:r w:rsidR="0037798C">
          <w:t xml:space="preserve"> </w:t>
        </w:r>
      </w:ins>
      <w:r>
        <w:fldChar w:fldCharType="begin"/>
      </w:r>
      <w:r w:rsidR="002D0733">
        <w:instrText xml:space="preserve"> ADDIN EN.CITE &lt;EndNote&gt;&lt;Cite&gt;&lt;Author&gt;Alonso&lt;/Author&gt;&lt;Year&gt;2020&lt;/Year&gt;&lt;RecNum&gt;355&lt;/RecNum&gt;&lt;DisplayText&gt;[4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2D0733">
        <w:rPr>
          <w:noProof/>
        </w:rPr>
        <w:t>[44]</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w:t>
      </w:r>
      <w:r>
        <w:lastRenderedPageBreak/>
        <w:t xml:space="preserve">circumstances, and accessibility to healthcare, education, and transportation services. </w:t>
      </w:r>
      <w:del w:id="240" w:author="Craig Parker" w:date="2024-02-28T13:45:00Z">
        <w:r w:rsidDel="40B171D2">
          <w:delText>For the Johannesburg-specific segment, many key variables will be provided by the Gauteng City-Region Observatory (GCRO) datasets</w:delText>
        </w:r>
      </w:del>
      <w:r>
        <w:fldChar w:fldCharType="begin"/>
      </w:r>
      <w:r w:rsidR="002D0733">
        <w:instrText xml:space="preserve"> ADDIN EN.CITE &lt;EndNote&gt;&lt;Cite&gt;&lt;RecNum&gt;340&lt;/RecNum&gt;&lt;DisplayText&gt;[45]&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2D0733">
        <w:rPr>
          <w:noProof/>
        </w:rPr>
        <w:t>[45]</w:t>
      </w:r>
      <w:r>
        <w:fldChar w:fldCharType="end"/>
      </w:r>
      <w:ins w:id="241" w:author="Rebecca walker" w:date="2024-03-11T13:26:00Z">
        <w:r w:rsidR="0037798C">
          <w:t xml:space="preserve">  </w:t>
        </w:r>
      </w:ins>
      <w:ins w:id="242"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243" w:author="Craig Parker" w:date="2024-03-11T12:08:00Z">
        <w:r w:rsidR="00E178EB">
          <w:t>'</w:t>
        </w:r>
      </w:ins>
      <w:ins w:id="244" w:author="Craig Parker" w:date="2024-02-28T13:44:00Z">
        <w:r>
          <w:t>Ivoire, which provides comprehensive socio</w:t>
        </w:r>
      </w:ins>
      <w:ins w:id="245" w:author="Craig Parker" w:date="2024-03-11T12:19:00Z">
        <w:r w:rsidR="00A42806">
          <w:t>-</w:t>
        </w:r>
      </w:ins>
      <w:ins w:id="246" w:author="Craig Parker" w:date="2024-02-28T13:44:00Z">
        <w:r>
          <w:t>economic and demographic data</w:t>
        </w:r>
      </w:ins>
      <w:ins w:id="247" w:author="Rebecca walker" w:date="2024-03-11T13:26:00Z">
        <w:r w:rsidR="0037798C">
          <w:t xml:space="preserve"> </w:t>
        </w:r>
      </w:ins>
      <w:r w:rsidR="00A71A79">
        <w:fldChar w:fldCharType="begin"/>
      </w:r>
      <w:r w:rsidR="002D0733">
        <w:instrText xml:space="preserve"> ADDIN EN.CITE &lt;EndNote&gt;&lt;Cite&gt;&lt;RecNum&gt;340&lt;/RecNum&gt;&lt;DisplayText&gt;[45, 46]&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2D0733">
        <w:rPr>
          <w:noProof/>
        </w:rPr>
        <w:t>[45, 46]</w:t>
      </w:r>
      <w:r w:rsidR="00A71A79">
        <w:fldChar w:fldCharType="end"/>
      </w:r>
      <w:ins w:id="248" w:author="Craig Parker" w:date="2024-02-28T13:44:00Z">
        <w:r>
          <w:t xml:space="preserve">. </w:t>
        </w:r>
      </w:ins>
    </w:p>
    <w:p w14:paraId="071A35B4" w14:textId="1E4CD41C"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2D0733">
        <w:instrText xml:space="preserve"> ADDIN EN.CITE &lt;EndNote&gt;&lt;Cite&gt;&lt;Author&gt;Hofierka&lt;/Author&gt;&lt;Year&gt;2020&lt;/Year&gt;&lt;RecNum&gt;339&lt;/RecNum&gt;&lt;DisplayText&gt;[47]&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2D0733">
        <w:rPr>
          <w:noProof/>
        </w:rPr>
        <w:t>[47]</w:t>
      </w:r>
      <w:r w:rsidR="00B834AD">
        <w:fldChar w:fldCharType="end"/>
      </w:r>
      <w:r>
        <w:t>. Where available, researchers will amalgamate data from current sensor networks with urban land use and building density details to create a model of urban land use heat</w:t>
      </w:r>
      <w:ins w:id="249" w:author="Rebecca walker" w:date="2024-03-11T13:27:00Z">
        <w:r w:rsidR="0037798C">
          <w:t xml:space="preserve"> </w:t>
        </w:r>
      </w:ins>
      <w:r w:rsidR="00B834AD">
        <w:fldChar w:fldCharType="begin"/>
      </w:r>
      <w:r w:rsidR="002D0733">
        <w:instrText xml:space="preserve"> ADDIN EN.CITE &lt;EndNote&gt;&lt;Cite&gt;&lt;Author&gt;Alonso&lt;/Author&gt;&lt;Year&gt;2020&lt;/Year&gt;&lt;RecNum&gt;355&lt;/RecNum&gt;&lt;DisplayText&gt;[44, 45]&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2D0733">
        <w:rPr>
          <w:noProof/>
        </w:rPr>
        <w:t>[44, 45]</w:t>
      </w:r>
      <w:r w:rsidR="00B834AD">
        <w:fldChar w:fldCharType="end"/>
      </w:r>
      <w:r>
        <w:t>.</w:t>
      </w:r>
      <w:ins w:id="250" w:author="Craig Parker" w:date="2024-02-28T11:00:00Z">
        <w:r>
          <w:t xml:space="preserve"> </w:t>
        </w:r>
        <w:commentRangeStart w:id="251"/>
        <w:r>
          <w:t>It should be noted that while Landsat and MODIS data primarily measure land surface temperature (LST), statistical models can be employed to estimate air temperature from remotely sensed LST. Therefore, in this study, appropriate statistical models will be used to indirectly retrieve air temperature from the LST data provided by Landsat and MODIS</w:t>
        </w:r>
      </w:ins>
      <w:ins w:id="252" w:author="Rebecca walker" w:date="2024-03-11T13:27:00Z">
        <w:r w:rsidR="0037798C">
          <w:t xml:space="preserve"> </w:t>
        </w:r>
      </w:ins>
      <w:r w:rsidR="004E2159">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2D0733">
        <w:rPr>
          <w:noProof/>
        </w:rPr>
        <w:t>[48]</w:t>
      </w:r>
      <w:r w:rsidR="004E2159">
        <w:fldChar w:fldCharType="end"/>
      </w:r>
      <w:ins w:id="253" w:author="Craig Parker" w:date="2024-02-28T11:00:00Z">
        <w:r>
          <w:t>.</w:t>
        </w:r>
      </w:ins>
      <w:commentRangeEnd w:id="251"/>
      <w:r w:rsidR="00B834AD">
        <w:rPr>
          <w:rStyle w:val="CommentReference"/>
        </w:rPr>
        <w:commentReference w:id="251"/>
      </w:r>
      <w:r>
        <w:t xml:space="preserve"> The objective of amalgamating climatic and socio</w:t>
      </w:r>
      <w:ins w:id="254" w:author="Craig Parker" w:date="2024-03-11T12:19:00Z">
        <w:r w:rsidR="00A42806">
          <w:t>-</w:t>
        </w:r>
      </w:ins>
      <w:r>
        <w:t>economic data is to generate maps of cities that will illustrate regions where individuals and households are most at risk for health impacts from heat</w:t>
      </w:r>
      <w:ins w:id="255" w:author="Rebecca walker" w:date="2024-03-11T13:27:00Z">
        <w:r w:rsidR="0037798C">
          <w:t xml:space="preserve"> </w:t>
        </w:r>
      </w:ins>
      <w:r>
        <w:t>[25]. These maps will be valuable for public health officials and policymakers to identify areas of need and to formulate focused interventions and policies to mitigate these risks</w:t>
      </w:r>
      <w:ins w:id="256" w:author="Rebecca walker" w:date="2024-03-11T13:28:00Z">
        <w:r w:rsidR="0037798C">
          <w:t xml:space="preserve"> </w:t>
        </w:r>
      </w:ins>
      <w:r w:rsidR="00B834AD">
        <w:fldChar w:fldCharType="begin"/>
      </w:r>
      <w:r w:rsidR="002D0733">
        <w: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rsidR="00B834AD">
        <w:fldChar w:fldCharType="separate"/>
      </w:r>
      <w:r w:rsidR="002D0733">
        <w:rPr>
          <w:noProof/>
        </w:rPr>
        <w:t>[49]</w:t>
      </w:r>
      <w:r w:rsidR="00B834AD">
        <w:fldChar w:fldCharType="end"/>
      </w:r>
      <w:r>
        <w:t>.</w:t>
      </w:r>
    </w:p>
    <w:p w14:paraId="400EA0AA" w14:textId="7DEB644A"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257"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ins w:id="258" w:author="Rebecca walker" w:date="2024-03-11T13:28:00Z">
        <w:r w:rsidR="0037798C">
          <w:t xml:space="preserve"> </w:t>
        </w:r>
      </w:ins>
      <w:r w:rsidR="00B834AD">
        <w:fldChar w:fldCharType="begin"/>
      </w:r>
      <w:r w:rsidR="002D0733">
        <w: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B834AD">
        <w:fldChar w:fldCharType="separate"/>
      </w:r>
      <w:r w:rsidR="002D0733">
        <w:rPr>
          <w:noProof/>
        </w:rPr>
        <w:t>[50]</w:t>
      </w:r>
      <w:r w:rsidR="00B834AD">
        <w:fldChar w:fldCharType="end"/>
      </w:r>
      <w:ins w:id="259" w:author="Craig Parker" w:date="2024-02-28T11:58:00Z">
        <w:r w:rsidRPr="40B171D2">
          <w:rPr>
            <w:noProof/>
          </w:rPr>
          <w:t xml:space="preserve"> </w:t>
        </w:r>
        <w:commentRangeStart w:id="260"/>
        <w:r w:rsidRPr="40B171D2">
          <w:rPr>
            <w:noProof/>
          </w:rPr>
          <w:t>While the Copernicus Climate Data Store (CDS) and Earth System Grid Federation (ESGF) provide valuable climate data, their spatial resolution may not be sufficient to distinguish different parts within the city.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ins>
      <w:r w:rsidR="0037798C">
        <w:rPr>
          <w:noProof/>
        </w:rPr>
        <w:t xml:space="preserve"> and can </w:t>
      </w:r>
      <w:ins w:id="261" w:author="Craig Parker" w:date="2024-02-28T11:58:00Z">
        <w:r w:rsidRPr="40B171D2">
          <w:rPr>
            <w:noProof/>
          </w:rPr>
          <w:t>improve the accuracy of our heat risk assessments for Johannesburg and Abidjan</w:t>
        </w:r>
      </w:ins>
      <w:ins w:id="262" w:author="Rebecca walker" w:date="2024-03-11T13:29:00Z">
        <w:r w:rsidR="0037798C">
          <w:rPr>
            <w:noProof/>
          </w:rPr>
          <w:t xml:space="preserve"> </w:t>
        </w:r>
      </w:ins>
      <w:r w:rsidR="00BF519C">
        <w:rPr>
          <w:noProof/>
        </w:rPr>
        <w:fldChar w:fldCharType="begin"/>
      </w:r>
      <w:r w:rsidR="002D0733">
        <w:rPr>
          <w:noProof/>
        </w:rPr>
        <w:instrText xml:space="preserve"> ADDIN EN.CITE &lt;EndNote&gt;&lt;Cite&gt;&lt;Year&gt;2024&lt;/Year&gt;&lt;RecNum&gt;794&lt;/RecNum&gt;&lt;DisplayText&gt;[51, 52]&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2D0733">
        <w:rPr>
          <w:noProof/>
        </w:rPr>
        <w:t>[51, 52]</w:t>
      </w:r>
      <w:r w:rsidR="00BF519C">
        <w:rPr>
          <w:noProof/>
        </w:rPr>
        <w:fldChar w:fldCharType="end"/>
      </w:r>
      <w:r>
        <w:t>.</w:t>
      </w:r>
      <w:commentRangeEnd w:id="260"/>
      <w:r w:rsidR="00B834AD">
        <w:rPr>
          <w:rStyle w:val="CommentReference"/>
        </w:rPr>
        <w:commentReference w:id="260"/>
      </w:r>
    </w:p>
    <w:p w14:paraId="138AF97C" w14:textId="2BFC98CD"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2D0733">
        <w:instrText xml:space="preserve"> ADDIN EN.CITE &lt;EndNote&gt;&lt;Cite&gt;&lt;Author&gt;Albrecht&lt;/Author&gt;&lt;Year&gt;2020&lt;/Year&gt;&lt;RecNum&gt;338&lt;/RecNum&gt;&lt;DisplayText&gt;[5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2D0733">
        <w:rPr>
          <w:noProof/>
        </w:rPr>
        <w:t>[53]</w:t>
      </w:r>
      <w:r w:rsidR="00B834AD">
        <w:fldChar w:fldCharType="end"/>
      </w:r>
      <w:r>
        <w:t>.</w:t>
      </w:r>
      <w:ins w:id="263" w:author="Craig Parker" w:date="2024-02-28T10:34:00Z">
        <w:r>
          <w:t xml:space="preserve"> </w:t>
        </w:r>
        <w:commentRangeStart w:id="264"/>
        <w:r>
          <w:t>To further enhance our analysis, we will integrate datasets from the European Space Agency</w:t>
        </w:r>
      </w:ins>
      <w:ins w:id="265" w:author="Craig Parker" w:date="2024-03-11T12:08:00Z">
        <w:r w:rsidR="00E178EB">
          <w:t>'</w:t>
        </w:r>
      </w:ins>
      <w:ins w:id="266" w:author="Craig Parker" w:date="2024-02-28T10:34:00Z">
        <w:r>
          <w:t xml:space="preserve">s </w:t>
        </w:r>
        <w:proofErr w:type="spellStart"/>
        <w:r>
          <w:t>WorldCover</w:t>
        </w:r>
        <w:proofErr w:type="spellEnd"/>
        <w:r>
          <w:t xml:space="preserve"> portal and the Global Human Settlement Layer (GHSL), which provide detailed land cover and human settlement data, respectively</w:t>
        </w:r>
      </w:ins>
      <w:commentRangeEnd w:id="264"/>
      <w:r w:rsidR="00B834AD">
        <w:rPr>
          <w:rStyle w:val="CommentReference"/>
        </w:rPr>
        <w:commentReference w:id="264"/>
      </w:r>
      <w:r w:rsidR="00671A84">
        <w:fldChar w:fldCharType="begin"/>
      </w:r>
      <w:r w:rsidR="002D0733">
        <w:instrText xml:space="preserve"> ADDIN EN.CITE &lt;EndNote&gt;&lt;Cite ExcludeAuth="1"&gt;&lt;Year&gt;2021&lt;/Year&gt;&lt;RecNum&gt;796&lt;/RecNum&gt;&lt;DisplayText&gt;[54, 55]&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2D0733">
        <w:rPr>
          <w:noProof/>
        </w:rPr>
        <w:t>[54, 55]</w:t>
      </w:r>
      <w:r w:rsidR="00671A84">
        <w:fldChar w:fldCharType="end"/>
      </w:r>
      <w:ins w:id="267"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C51A3E">
      <w:pPr>
        <w:pStyle w:val="Style1"/>
      </w:pPr>
      <w:r w:rsidRPr="003C096B">
        <w:t>Health trials and cohort data</w:t>
      </w:r>
    </w:p>
    <w:p w14:paraId="0E44931E" w14:textId="436513D4"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2D0733">
        <w:instrText xml:space="preserve"> ADDIN EN.CITE &lt;EndNote&gt;&lt;Cite&gt;&lt;Author&gt;Arifwidodo&lt;/Author&gt;&lt;Year&gt;2020&lt;/Year&gt;&lt;RecNum&gt;511&lt;/RecNum&gt;&lt;DisplayText&gt;[56]&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2D0733">
        <w:rPr>
          <w:noProof/>
        </w:rPr>
        <w:t>[56]</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lastRenderedPageBreak/>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rPr>
          <w:ins w:id="268" w:author="Craig Parker" w:date="2024-03-11T09:44:00Z"/>
        </w:r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pPr>
        <w:rPr>
          <w:ins w:id="269" w:author="Craig Parker" w:date="2024-02-28T13:35:00Z"/>
        </w:rPr>
      </w:pPr>
      <w:ins w:id="270" w:author="Craig Parker" w:date="2024-03-11T09:44:00Z">
        <w:r w:rsidRPr="007C7B8F">
          <w:t>In response to the shifts in mortality and morbidity during the 2020-2022 COVID-19 pandemic, we will analy</w:t>
        </w:r>
      </w:ins>
      <w:ins w:id="271" w:author="Craig Parker" w:date="2024-03-11T12:08:00Z">
        <w:r w:rsidR="00905781">
          <w:t>s</w:t>
        </w:r>
      </w:ins>
      <w:ins w:id="272" w:author="Craig Parker" w:date="2024-03-11T09:44:00Z">
        <w:r w:rsidRPr="007C7B8F">
          <w:t>e data separately for pre-pandemic, pandemic, and post-pandemic periods. Additionally, we will include COVID-19</w:t>
        </w:r>
      </w:ins>
      <w:ins w:id="273" w:author="Craig Parker" w:date="2024-03-11T12:21:00Z">
        <w:r w:rsidR="00314180">
          <w:t>-</w:t>
        </w:r>
      </w:ins>
      <w:ins w:id="274" w:author="Craig Parker" w:date="2024-03-11T09:44:00Z">
        <w:r w:rsidRPr="007C7B8F">
          <w:t>related variables as covariates in our models to control for the pandemic</w:t>
        </w:r>
      </w:ins>
      <w:ins w:id="275" w:author="Craig Parker" w:date="2024-03-11T12:08:00Z">
        <w:r w:rsidR="00E178EB">
          <w:t>'</w:t>
        </w:r>
      </w:ins>
      <w:ins w:id="276" w:author="Craig Parker" w:date="2024-03-11T09:44:00Z">
        <w:r w:rsidRPr="007C7B8F">
          <w:t xml:space="preserve">s </w:t>
        </w:r>
      </w:ins>
      <w:ins w:id="277" w:author="Craig Parker" w:date="2024-03-11T12:23:00Z">
        <w:r w:rsidR="00314180">
          <w:t>i</w:t>
        </w:r>
      </w:ins>
      <w:ins w:id="278" w:author="Craig Parker" w:date="2024-03-11T09:44:00Z">
        <w:r w:rsidRPr="007C7B8F">
          <w:t>mpact on health outcomes.</w:t>
        </w:r>
      </w:ins>
    </w:p>
    <w:p w14:paraId="61B8E2DE" w14:textId="18BE1727" w:rsidR="40B171D2" w:rsidRPr="00E06A3E" w:rsidRDefault="40B171D2" w:rsidP="0037798C">
      <w:pPr>
        <w:ind w:left="360"/>
        <w:rPr>
          <w:ins w:id="279" w:author="Craig Parker" w:date="2024-02-28T13:33:00Z"/>
          <w:rFonts w:cstheme="minorHAnsi"/>
        </w:rPr>
      </w:pPr>
      <w:ins w:id="280" w:author="Craig Parker" w:date="2024-02-28T13:35:00Z">
        <w:r w:rsidRPr="0037798C">
          <w:rPr>
            <w:rFonts w:eastAsia="system-ui" w:cstheme="minorHAnsi"/>
            <w:color w:val="0D0D0D" w:themeColor="text1" w:themeTint="F2"/>
            <w:sz w:val="24"/>
            <w:szCs w:val="24"/>
          </w:rPr>
          <w:t xml:space="preserve">Table </w:t>
        </w:r>
      </w:ins>
      <w:ins w:id="281" w:author="Craig Parker" w:date="2024-03-06T21:35:00Z">
        <w:r w:rsidR="00641B8A">
          <w:rPr>
            <w:rFonts w:eastAsia="system-ui" w:cstheme="minorHAnsi"/>
            <w:color w:val="0D0D0D" w:themeColor="text1" w:themeTint="F2"/>
            <w:sz w:val="24"/>
            <w:szCs w:val="24"/>
          </w:rPr>
          <w:t>2</w:t>
        </w:r>
      </w:ins>
      <w:ins w:id="282" w:author="Craig Parker" w:date="2024-02-28T13:35:00Z">
        <w:r w:rsidRPr="0037798C">
          <w:rPr>
            <w:rFonts w:eastAsia="system-ui" w:cstheme="minorHAnsi"/>
            <w:color w:val="0D0D0D" w:themeColor="text1" w:themeTint="F2"/>
            <w:sz w:val="24"/>
            <w:szCs w:val="24"/>
          </w:rPr>
          <w:t xml:space="preserve">: Summary of Data Sources for </w:t>
        </w:r>
      </w:ins>
      <w:r w:rsidR="0037798C">
        <w:rPr>
          <w:rFonts w:eastAsia="system-ui" w:cstheme="minorHAnsi"/>
          <w:color w:val="0D0D0D" w:themeColor="text1" w:themeTint="F2"/>
          <w:sz w:val="24"/>
          <w:szCs w:val="24"/>
        </w:rPr>
        <w:t>e</w:t>
      </w:r>
      <w:ins w:id="283" w:author="Craig Parker" w:date="2024-02-28T13:35:00Z">
        <w:r w:rsidRPr="0037798C">
          <w:rPr>
            <w:rFonts w:eastAsia="system-ui" w:cstheme="minorHAnsi"/>
            <w:color w:val="0D0D0D" w:themeColor="text1" w:themeTint="F2"/>
            <w:sz w:val="24"/>
            <w:szCs w:val="24"/>
          </w:rPr>
          <w:t>ach Objective</w:t>
        </w:r>
      </w:ins>
    </w:p>
    <w:tbl>
      <w:tblPr>
        <w:tblStyle w:val="Bordered-Accent1"/>
        <w:tblW w:w="9351" w:type="dxa"/>
        <w:tblLayout w:type="fixed"/>
        <w:tblLook w:val="06A0" w:firstRow="1" w:lastRow="0" w:firstColumn="1" w:lastColumn="0" w:noHBand="1" w:noVBand="1"/>
        <w:tblPrChange w:id="284" w:author="Craig Parker" w:date="2024-03-11T12:50: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285">
          <w:tblGrid>
            <w:gridCol w:w="4508"/>
            <w:gridCol w:w="4508"/>
          </w:tblGrid>
        </w:tblGridChange>
      </w:tblGrid>
      <w:tr w:rsidR="40B171D2" w:rsidRPr="00E06A3E" w14:paraId="082546C7" w14:textId="77777777" w:rsidTr="00585918">
        <w:trPr>
          <w:cnfStyle w:val="100000000000" w:firstRow="1" w:lastRow="0" w:firstColumn="0" w:lastColumn="0" w:oddVBand="0" w:evenVBand="0" w:oddHBand="0" w:evenHBand="0" w:firstRowFirstColumn="0" w:firstRowLastColumn="0" w:lastRowFirstColumn="0" w:lastRowLastColumn="0"/>
          <w:trHeight w:val="300"/>
          <w:ins w:id="286" w:author="Craig Parker" w:date="2024-02-28T13:33:00Z"/>
          <w:trPrChange w:id="287"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88" w:author="Craig Parker" w:date="2024-03-11T12:50: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89A7A13" w:rsidR="40B171D2" w:rsidRPr="0037798C" w:rsidRDefault="40B171D2">
            <w:pPr>
              <w:jc w:val="center"/>
              <w:cnfStyle w:val="101000000000" w:firstRow="1" w:lastRow="0" w:firstColumn="1"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Change w:id="289" w:author="Craig Parker" w:date="2024-03-04T12:36:00Z">
                <w:pPr>
                  <w:cnfStyle w:val="101000000000" w:firstRow="1" w:lastRow="0" w:firstColumn="1" w:lastColumn="0" w:oddVBand="0" w:evenVBand="0" w:oddHBand="0" w:evenHBand="0" w:firstRowFirstColumn="0" w:firstRowLastColumn="0" w:lastRowFirstColumn="0" w:lastRowLastColumn="0"/>
                </w:pPr>
              </w:pPrChange>
            </w:pPr>
            <w:ins w:id="290" w:author="Craig Parker" w:date="2024-02-28T13:33:00Z">
              <w:r w:rsidRPr="0037798C">
                <w:rPr>
                  <w:rFonts w:asciiTheme="minorHAnsi" w:eastAsia="system-ui" w:hAnsiTheme="minorHAnsi" w:cstheme="minorHAnsi"/>
                  <w:b/>
                  <w:bCs/>
                  <w:color w:val="0D0D0D" w:themeColor="text1" w:themeTint="F2"/>
                </w:rPr>
                <w:t>Objective</w:t>
              </w:r>
            </w:ins>
          </w:p>
        </w:tc>
        <w:tc>
          <w:tcPr>
            <w:tcW w:w="6379" w:type="dxa"/>
            <w:tcPrChange w:id="291" w:author="Craig Parker" w:date="2024-03-11T12:50: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B8AB9ED" w:rsidR="40B171D2" w:rsidRPr="0037798C" w:rsidRDefault="40B171D2">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Change w:id="292" w:author="Craig Parker" w:date="2024-03-04T12:36:00Z">
                <w:pPr>
                  <w:cnfStyle w:val="100000000000" w:firstRow="1" w:lastRow="0" w:firstColumn="0" w:lastColumn="0" w:oddVBand="0" w:evenVBand="0" w:oddHBand="0" w:evenHBand="0" w:firstRowFirstColumn="0" w:firstRowLastColumn="0" w:lastRowFirstColumn="0" w:lastRowLastColumn="0"/>
                </w:pPr>
              </w:pPrChange>
            </w:pPr>
            <w:ins w:id="293" w:author="Craig Parker" w:date="2024-02-28T13:33:00Z">
              <w:r w:rsidRPr="0037798C">
                <w:rPr>
                  <w:rFonts w:asciiTheme="minorHAnsi" w:eastAsia="system-ui" w:hAnsiTheme="minorHAnsi" w:cstheme="minorHAnsi"/>
                  <w:b/>
                  <w:bCs/>
                  <w:color w:val="0D0D0D" w:themeColor="text1" w:themeTint="F2"/>
                </w:rPr>
                <w:t>Data Sources</w:t>
              </w:r>
            </w:ins>
          </w:p>
        </w:tc>
      </w:tr>
      <w:tr w:rsidR="40B171D2" w:rsidRPr="00E06A3E" w14:paraId="1369247A" w14:textId="77777777" w:rsidTr="00585918">
        <w:trPr>
          <w:trHeight w:val="300"/>
          <w:ins w:id="294" w:author="Craig Parker" w:date="2024-02-28T13:33:00Z"/>
          <w:trPrChange w:id="295"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96"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2CDE753C" w:rsidR="40B171D2" w:rsidRPr="0037798C" w:rsidRDefault="40B171D2" w:rsidP="00E06A3E">
            <w:pPr>
              <w:rPr>
                <w:rFonts w:asciiTheme="minorHAnsi" w:eastAsia="system-ui" w:hAnsiTheme="minorHAnsi" w:cstheme="minorHAnsi"/>
                <w:color w:val="0D0D0D" w:themeColor="text1" w:themeTint="F2"/>
              </w:rPr>
            </w:pPr>
            <w:ins w:id="297" w:author="Craig Parker" w:date="2024-02-28T13:33:00Z">
              <w:r w:rsidRPr="0037798C">
                <w:rPr>
                  <w:rFonts w:asciiTheme="minorHAnsi" w:eastAsia="system-ui" w:hAnsiTheme="minorHAnsi" w:cstheme="minorHAnsi"/>
                  <w:color w:val="0D0D0D" w:themeColor="text1" w:themeTint="F2"/>
                </w:rPr>
                <w:t>1. Mapping intra-urban heat risk and exposure</w:t>
              </w:r>
            </w:ins>
          </w:p>
        </w:tc>
        <w:tc>
          <w:tcPr>
            <w:tcW w:w="6379" w:type="dxa"/>
            <w:tcPrChange w:id="298"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299" w:author="Craig Parker" w:date="2024-02-28T13:33:00Z"/>
                <w:rFonts w:eastAsia="system-ui" w:cstheme="minorHAnsi"/>
                <w:color w:val="0D0D0D" w:themeColor="text1" w:themeTint="F2"/>
              </w:rPr>
            </w:pPr>
            <w:ins w:id="300" w:author="Craig Parker" w:date="2024-02-28T13:33:00Z">
              <w:r w:rsidRPr="0037798C">
                <w:rPr>
                  <w:rFonts w:eastAsia="system-ui" w:cstheme="minorHAnsi"/>
                  <w:color w:val="0D0D0D" w:themeColor="text1" w:themeTint="F2"/>
                </w:rPr>
                <w:t>- Socio</w:t>
              </w:r>
            </w:ins>
            <w:ins w:id="301" w:author="Craig Parker" w:date="2024-03-11T12:19:00Z">
              <w:r w:rsidR="00A42806">
                <w:rPr>
                  <w:rFonts w:eastAsia="system-ui" w:cstheme="minorHAnsi"/>
                  <w:color w:val="0D0D0D" w:themeColor="text1" w:themeTint="F2"/>
                </w:rPr>
                <w:t>-</w:t>
              </w:r>
            </w:ins>
            <w:ins w:id="302" w:author="Craig Parker" w:date="2024-02-28T13:33:00Z">
              <w:r w:rsidRPr="0037798C">
                <w:rPr>
                  <w:rFonts w:eastAsia="system-ui" w:cstheme="minorHAnsi"/>
                  <w:color w:val="0D0D0D" w:themeColor="text1" w:themeTint="F2"/>
                </w:rPr>
                <w:t>economic data (census, surveys, GCRO datasets)</w:t>
              </w:r>
            </w:ins>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03" w:author="Craig Parker" w:date="2024-02-28T13:34:00Z"/>
                <w:rFonts w:eastAsia="system-ui" w:cstheme="minorHAnsi"/>
                <w:color w:val="0D0D0D" w:themeColor="text1" w:themeTint="F2"/>
              </w:rPr>
            </w:pPr>
            <w:ins w:id="304" w:author="Craig Parker" w:date="2024-02-28T13:33:00Z">
              <w:r w:rsidRPr="0037798C">
                <w:rPr>
                  <w:rFonts w:eastAsia="system-ui" w:cstheme="minorHAnsi"/>
                  <w:color w:val="0D0D0D" w:themeColor="text1" w:themeTint="F2"/>
                </w:rPr>
                <w:t xml:space="preserve">- Geospatial data (land use, building density, </w:t>
              </w:r>
              <w:proofErr w:type="spellStart"/>
              <w:r w:rsidRPr="0037798C">
                <w:rPr>
                  <w:rFonts w:eastAsia="system-ui" w:cstheme="minorHAnsi"/>
                  <w:color w:val="0D0D0D" w:themeColor="text1" w:themeTint="F2"/>
                </w:rPr>
                <w:t>OpenStreetMaps</w:t>
              </w:r>
              <w:proofErr w:type="spellEnd"/>
              <w:r w:rsidRPr="0037798C">
                <w:rPr>
                  <w:rFonts w:eastAsia="system-ui" w:cstheme="minorHAnsi"/>
                  <w:color w:val="0D0D0D" w:themeColor="text1" w:themeTint="F2"/>
                </w:rPr>
                <w:t>)</w:t>
              </w:r>
            </w:ins>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05" w:author="Craig Parker" w:date="2024-02-28T13:33:00Z">
              <w:r w:rsidRPr="0037798C">
                <w:rPr>
                  <w:rFonts w:eastAsia="system-ui" w:cstheme="minorHAnsi"/>
                  <w:color w:val="0D0D0D" w:themeColor="text1" w:themeTint="F2"/>
                </w:rPr>
                <w:t xml:space="preserve">- Climate data (WRF, </w:t>
              </w:r>
              <w:proofErr w:type="spellStart"/>
              <w:r w:rsidRPr="0037798C">
                <w:rPr>
                  <w:rFonts w:eastAsia="system-ui" w:cstheme="minorHAnsi"/>
                  <w:color w:val="0D0D0D" w:themeColor="text1" w:themeTint="F2"/>
                </w:rPr>
                <w:t>UrbClim</w:t>
              </w:r>
              <w:proofErr w:type="spellEnd"/>
              <w:r w:rsidRPr="0037798C">
                <w:rPr>
                  <w:rFonts w:eastAsia="system-ui" w:cstheme="minorHAnsi"/>
                  <w:color w:val="0D0D0D" w:themeColor="text1" w:themeTint="F2"/>
                </w:rPr>
                <w:t xml:space="preserve"> models, downscaled CDS &amp; ESGF data, IBM-PAIRS platform)</w:t>
              </w:r>
            </w:ins>
          </w:p>
        </w:tc>
      </w:tr>
      <w:tr w:rsidR="40B171D2" w:rsidRPr="00E06A3E" w14:paraId="481EE2A7" w14:textId="77777777" w:rsidTr="00585918">
        <w:trPr>
          <w:trHeight w:val="300"/>
          <w:ins w:id="306" w:author="Craig Parker" w:date="2024-02-28T13:33:00Z"/>
          <w:trPrChange w:id="307"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08"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6D445590" w:rsidR="40B171D2" w:rsidRPr="0037798C" w:rsidRDefault="40B171D2" w:rsidP="00E06A3E">
            <w:pPr>
              <w:rPr>
                <w:rFonts w:asciiTheme="minorHAnsi" w:eastAsia="system-ui" w:hAnsiTheme="minorHAnsi" w:cstheme="minorHAnsi"/>
                <w:color w:val="0D0D0D" w:themeColor="text1" w:themeTint="F2"/>
              </w:rPr>
            </w:pPr>
            <w:ins w:id="309" w:author="Craig Parker" w:date="2024-02-28T13:33:00Z">
              <w:r w:rsidRPr="0037798C">
                <w:rPr>
                  <w:rFonts w:asciiTheme="minorHAnsi" w:eastAsia="system-ui" w:hAnsiTheme="minorHAnsi" w:cstheme="minorHAnsi"/>
                  <w:color w:val="0D0D0D" w:themeColor="text1" w:themeTint="F2"/>
                </w:rPr>
                <w:t>2. Creating a stratified heat-health outcome forecast model</w:t>
              </w:r>
            </w:ins>
          </w:p>
        </w:tc>
        <w:tc>
          <w:tcPr>
            <w:tcW w:w="6379" w:type="dxa"/>
            <w:tcPrChange w:id="310"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ins w:id="311" w:author="Craig Parker" w:date="2024-02-28T13:34:00Z"/>
                <w:rFonts w:eastAsia="system-ui" w:cstheme="minorHAnsi"/>
                <w:color w:val="0D0D0D" w:themeColor="text1" w:themeTint="F2"/>
              </w:rPr>
            </w:pPr>
            <w:ins w:id="312" w:author="Craig Parker" w:date="2024-02-28T13:33:00Z">
              <w:r w:rsidRPr="0037798C">
                <w:rPr>
                  <w:rFonts w:eastAsia="system-ui" w:cstheme="minorHAnsi"/>
                  <w:color w:val="0D0D0D" w:themeColor="text1" w:themeTint="F2"/>
                </w:rPr>
                <w:t>- Health data with clinical variables (e.g., vital signs, heat-related illness indicators)</w:t>
              </w:r>
            </w:ins>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13" w:author="Craig Parker" w:date="2024-02-28T13:34:00Z"/>
                <w:rFonts w:eastAsia="system-ui" w:cstheme="minorHAnsi"/>
                <w:color w:val="0D0D0D" w:themeColor="text1" w:themeTint="F2"/>
              </w:rPr>
            </w:pPr>
            <w:ins w:id="314" w:author="Craig Parker" w:date="2024-02-28T13:33:00Z">
              <w:r w:rsidRPr="0037798C">
                <w:rPr>
                  <w:rFonts w:eastAsia="system-ui" w:cstheme="minorHAnsi"/>
                  <w:color w:val="0D0D0D" w:themeColor="text1" w:themeTint="F2"/>
                </w:rPr>
                <w:t>- High-resolution urban temperature hazard maps (Landsat, MODIS data with statistical models for air temperature estimation)</w:t>
              </w:r>
            </w:ins>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15" w:author="Craig Parker" w:date="2024-02-28T13:34:00Z"/>
                <w:rFonts w:eastAsia="system-ui" w:cstheme="minorHAnsi"/>
                <w:color w:val="0D0D0D" w:themeColor="text1" w:themeTint="F2"/>
              </w:rPr>
            </w:pPr>
            <w:ins w:id="316" w:author="Craig Parker" w:date="2024-02-28T13:33:00Z">
              <w:r w:rsidRPr="0037798C">
                <w:rPr>
                  <w:rFonts w:eastAsia="system-ui" w:cstheme="minorHAnsi"/>
                  <w:color w:val="0D0D0D" w:themeColor="text1" w:themeTint="F2"/>
                </w:rPr>
                <w:t>- Remote sensing data (satellite imagery, land surface temperature, soil moisture, vegetation condition)</w:t>
              </w:r>
            </w:ins>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17" w:author="Craig Parker" w:date="2024-02-28T13:33:00Z">
              <w:r w:rsidRPr="0037798C">
                <w:rPr>
                  <w:rFonts w:eastAsia="system-ui" w:cstheme="minorHAnsi"/>
                  <w:color w:val="0D0D0D" w:themeColor="text1" w:themeTint="F2"/>
                </w:rPr>
                <w:t>- Socio</w:t>
              </w:r>
            </w:ins>
            <w:ins w:id="318" w:author="Craig Parker" w:date="2024-03-11T12:19:00Z">
              <w:r w:rsidR="00A42806">
                <w:rPr>
                  <w:rFonts w:eastAsia="system-ui" w:cstheme="minorHAnsi"/>
                  <w:color w:val="0D0D0D" w:themeColor="text1" w:themeTint="F2"/>
                </w:rPr>
                <w:t>-</w:t>
              </w:r>
            </w:ins>
            <w:ins w:id="319" w:author="Craig Parker" w:date="2024-02-28T13:33:00Z">
              <w:r w:rsidRPr="0037798C">
                <w:rPr>
                  <w:rFonts w:eastAsia="system-ui" w:cstheme="minorHAnsi"/>
                  <w:color w:val="0D0D0D" w:themeColor="text1" w:themeTint="F2"/>
                </w:rPr>
                <w:t>economic and environmental data (household economic conditions, service availability, residential characteristics)</w:t>
              </w:r>
            </w:ins>
          </w:p>
        </w:tc>
      </w:tr>
      <w:tr w:rsidR="40B171D2" w:rsidRPr="00E06A3E" w14:paraId="7FC21A49" w14:textId="77777777" w:rsidTr="00585918">
        <w:trPr>
          <w:trHeight w:val="300"/>
          <w:ins w:id="320" w:author="Craig Parker" w:date="2024-02-28T13:33:00Z"/>
          <w:trPrChange w:id="321"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22"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71935C30" w:rsidR="40B171D2" w:rsidRPr="0037798C" w:rsidRDefault="40B171D2" w:rsidP="00E06A3E">
            <w:pPr>
              <w:rPr>
                <w:rFonts w:asciiTheme="minorHAnsi" w:eastAsia="system-ui" w:hAnsiTheme="minorHAnsi" w:cstheme="minorHAnsi"/>
                <w:color w:val="0D0D0D" w:themeColor="text1" w:themeTint="F2"/>
              </w:rPr>
            </w:pPr>
            <w:ins w:id="323" w:author="Craig Parker" w:date="2024-02-28T13:33:00Z">
              <w:r w:rsidRPr="0037798C">
                <w:rPr>
                  <w:rFonts w:asciiTheme="minorHAnsi" w:eastAsia="system-ui" w:hAnsiTheme="minorHAnsi" w:cstheme="minorHAnsi"/>
                  <w:color w:val="0D0D0D" w:themeColor="text1" w:themeTint="F2"/>
                </w:rPr>
                <w:t>3. Establishing an Early Warning System</w:t>
              </w:r>
            </w:ins>
          </w:p>
        </w:tc>
        <w:tc>
          <w:tcPr>
            <w:tcW w:w="6379" w:type="dxa"/>
            <w:tcPrChange w:id="324"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ins w:id="325" w:author="Craig Parker" w:date="2024-02-28T13:34:00Z"/>
                <w:rFonts w:eastAsia="system-ui" w:cstheme="minorHAnsi"/>
                <w:color w:val="0D0D0D" w:themeColor="text1" w:themeTint="F2"/>
              </w:rPr>
            </w:pPr>
            <w:ins w:id="326" w:author="Craig Parker" w:date="2024-02-28T13:33:00Z">
              <w:r w:rsidRPr="0037798C">
                <w:rPr>
                  <w:rFonts w:eastAsia="system-ui" w:cstheme="minorHAnsi"/>
                  <w:color w:val="0D0D0D" w:themeColor="text1" w:themeTint="F2"/>
                </w:rPr>
                <w:t>- Integrated health and socio</w:t>
              </w:r>
            </w:ins>
            <w:ins w:id="327" w:author="Craig Parker" w:date="2024-03-11T12:19:00Z">
              <w:r w:rsidR="00A42806">
                <w:rPr>
                  <w:rFonts w:eastAsia="system-ui" w:cstheme="minorHAnsi"/>
                  <w:color w:val="0D0D0D" w:themeColor="text1" w:themeTint="F2"/>
                </w:rPr>
                <w:t>-</w:t>
              </w:r>
            </w:ins>
            <w:ins w:id="328" w:author="Craig Parker" w:date="2024-02-28T13:33:00Z">
              <w:r w:rsidRPr="0037798C">
                <w:rPr>
                  <w:rFonts w:eastAsia="system-ui" w:cstheme="minorHAnsi"/>
                  <w:color w:val="0D0D0D" w:themeColor="text1" w:themeTint="F2"/>
                </w:rPr>
                <w:t>economic data</w:t>
              </w:r>
            </w:ins>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29" w:author="Craig Parker" w:date="2024-02-28T13:34:00Z"/>
                <w:rFonts w:eastAsia="system-ui" w:cstheme="minorHAnsi"/>
                <w:color w:val="0D0D0D" w:themeColor="text1" w:themeTint="F2"/>
              </w:rPr>
            </w:pPr>
            <w:ins w:id="330" w:author="Craig Parker" w:date="2024-02-28T13:33:00Z">
              <w:r w:rsidRPr="0037798C">
                <w:rPr>
                  <w:rFonts w:eastAsia="system-ui" w:cstheme="minorHAnsi"/>
                  <w:color w:val="0D0D0D" w:themeColor="text1" w:themeTint="F2"/>
                </w:rPr>
                <w:t>- Geospatial heat hazard maps</w:t>
              </w:r>
            </w:ins>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31" w:author="Craig Parker" w:date="2024-02-28T13:34:00Z"/>
                <w:rFonts w:eastAsia="system-ui" w:cstheme="minorHAnsi"/>
                <w:color w:val="0D0D0D" w:themeColor="text1" w:themeTint="F2"/>
              </w:rPr>
            </w:pPr>
            <w:ins w:id="332" w:author="Craig Parker" w:date="2024-02-28T13:33:00Z">
              <w:r w:rsidRPr="0037798C">
                <w:rPr>
                  <w:rFonts w:eastAsia="system-ui" w:cstheme="minorHAnsi"/>
                  <w:color w:val="0D0D0D" w:themeColor="text1" w:themeTint="F2"/>
                </w:rPr>
                <w:t>- Health outcome forecast model outputs</w:t>
              </w:r>
            </w:ins>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33" w:author="Craig Parker" w:date="2024-02-28T13:34:00Z"/>
                <w:rFonts w:eastAsia="system-ui" w:cstheme="minorHAnsi"/>
                <w:color w:val="0D0D0D" w:themeColor="text1" w:themeTint="F2"/>
              </w:rPr>
            </w:pPr>
            <w:ins w:id="334" w:author="Craig Parker" w:date="2024-02-28T13:33:00Z">
              <w:r w:rsidRPr="0037798C">
                <w:rPr>
                  <w:rFonts w:eastAsia="system-ui" w:cstheme="minorHAnsi"/>
                  <w:color w:val="0D0D0D" w:themeColor="text1" w:themeTint="F2"/>
                </w:rPr>
                <w:t>- COVID-19 incidence and mortality rates (for pandemic period adjustment)</w:t>
              </w:r>
            </w:ins>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35" w:author="Craig Parker" w:date="2024-02-28T13:33:00Z">
              <w:r w:rsidRPr="0037798C">
                <w:rPr>
                  <w:rFonts w:eastAsia="system-ui" w:cstheme="minorHAnsi"/>
                  <w:color w:val="0D0D0D" w:themeColor="text1" w:themeTint="F2"/>
                </w:rPr>
                <w:t>- Risk profile data (demographic groups, health conditions, locations, socio</w:t>
              </w:r>
            </w:ins>
            <w:ins w:id="336" w:author="Craig Parker" w:date="2024-03-11T12:19:00Z">
              <w:r w:rsidR="00A42806">
                <w:rPr>
                  <w:rFonts w:eastAsia="system-ui" w:cstheme="minorHAnsi"/>
                  <w:color w:val="0D0D0D" w:themeColor="text1" w:themeTint="F2"/>
                </w:rPr>
                <w:t>-</w:t>
              </w:r>
            </w:ins>
            <w:ins w:id="337" w:author="Craig Parker" w:date="2024-02-28T13:33:00Z">
              <w:r w:rsidRPr="0037798C">
                <w:rPr>
                  <w:rFonts w:eastAsia="system-ui" w:cstheme="minorHAnsi"/>
                  <w:color w:val="0D0D0D" w:themeColor="text1" w:themeTint="F2"/>
                </w:rPr>
                <w:t>economic statuses)</w:t>
              </w:r>
            </w:ins>
          </w:p>
        </w:tc>
      </w:tr>
    </w:tbl>
    <w:p w14:paraId="11C9ADCE" w14:textId="6D68512C" w:rsidR="40B171D2" w:rsidRDefault="40B171D2" w:rsidP="00F17BF7"/>
    <w:p w14:paraId="7B0D1A23" w14:textId="38C9E1EB" w:rsidR="00FE026D" w:rsidRDefault="00FE026D" w:rsidP="00C51A3E">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338" w:name="undefined"/>
      <w:bookmarkEnd w:id="338"/>
      <w:r>
        <w:lastRenderedPageBreak/>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4EEF6F6" w:rsidR="00C97C06" w:rsidRDefault="00C97C06" w:rsidP="00F17BF7">
      <w:r>
        <w:t>The quality of the selected studies will be evaluated</w:t>
      </w:r>
      <w:r w:rsidR="00042418">
        <w:t xml:space="preserve"> by </w:t>
      </w:r>
      <w:r w:rsidR="00407EDA">
        <w:t>health researchers</w:t>
      </w:r>
      <w:r>
        <w:t xml:space="preserve"> through a </w:t>
      </w:r>
      <w:del w:id="339" w:author="Rebecca walker" w:date="2024-03-11T13:35:00Z">
        <w:r w:rsidDel="0037798C">
          <w:delText xml:space="preserve"> </w:delText>
        </w:r>
      </w:del>
      <w:r>
        <w:t xml:space="preserve">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proofErr w:type="gramStart"/>
      <w:r>
        <w:t>discrepancies,  will</w:t>
      </w:r>
      <w:proofErr w:type="gramEnd"/>
      <w:r>
        <w:t xml:space="preserve">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ins w:id="340" w:author="Craig Parker" w:date="2024-03-11T21:49:00Z"/>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 xml:space="preserve">At </w:t>
            </w:r>
            <w:proofErr w:type="gramStart"/>
            <w:r w:rsidRPr="00B55020">
              <w:rPr>
                <w:rFonts w:ascii="Segoe UI" w:eastAsia="Times New Roman" w:hAnsi="Segoe UI" w:cs="Segoe UI"/>
                <w:color w:val="000000" w:themeColor="text1"/>
                <w:sz w:val="20"/>
                <w:szCs w:val="20"/>
              </w:rPr>
              <w:t>least  two</w:t>
            </w:r>
            <w:proofErr w:type="gramEnd"/>
            <w:r w:rsidRPr="00B55020">
              <w:rPr>
                <w:rFonts w:ascii="Segoe UI" w:eastAsia="Times New Roman" w:hAnsi="Segoe UI" w:cs="Segoe UI"/>
                <w:color w:val="000000" w:themeColor="text1"/>
                <w:sz w:val="20"/>
                <w:szCs w:val="20"/>
              </w:rPr>
              <w:t xml:space="preserve">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ins w:id="341" w:author="Craig Parker" w:date="2024-02-29T16:35:00Z"/>
          <w:b/>
        </w:rPr>
      </w:pPr>
    </w:p>
    <w:p w14:paraId="5C5A8623" w14:textId="5759CE4A" w:rsidR="00E32C6E" w:rsidDel="00DE179A" w:rsidRDefault="00DE179A">
      <w:pPr>
        <w:rPr>
          <w:del w:id="342" w:author="Craig Parker" w:date="2024-03-10T21:09:00Z"/>
        </w:rPr>
        <w:pPrChange w:id="343" w:author="Craig Parker" w:date="2024-03-10T21:09:00Z">
          <w:pPr>
            <w:pStyle w:val="Style1"/>
          </w:pPr>
        </w:pPrChange>
      </w:pPr>
      <w:ins w:id="344" w:author="Craig Parker" w:date="2024-03-10T21:09:00Z">
        <w:r w:rsidRPr="00DE179A">
          <w:t>For the success of this project, access to relevant trials and cohort data is crucial. In the event of data unavailability or sharing restrictions, we have contingency plans to ensure the project</w:t>
        </w:r>
      </w:ins>
      <w:ins w:id="345" w:author="Craig Parker" w:date="2024-03-11T12:08:00Z">
        <w:r w:rsidR="00E178EB">
          <w:t>'</w:t>
        </w:r>
      </w:ins>
      <w:ins w:id="346" w:author="Craig Parker" w:date="2024-03-10T21:09:00Z">
        <w:r w:rsidRPr="00DE179A">
          <w:t>s progression. These include exploring alternative data sources</w:t>
        </w:r>
      </w:ins>
      <w:ins w:id="347" w:author="Craig Parker" w:date="2024-03-11T09:47:00Z">
        <w:r w:rsidR="00605D3A">
          <w:t xml:space="preserve"> such as the National Health Laboratory</w:t>
        </w:r>
        <w:r w:rsidR="00425E88">
          <w:t xml:space="preserve"> Service</w:t>
        </w:r>
      </w:ins>
      <w:ins w:id="348" w:author="Rebecca walker" w:date="2024-03-11T13:36:00Z">
        <w:r w:rsidR="0037798C">
          <w:t xml:space="preserve"> </w:t>
        </w:r>
      </w:ins>
      <w:ins w:id="349" w:author="Craig Parker" w:date="2024-03-11T09:47:00Z">
        <w:r w:rsidR="00425E88">
          <w:t>(</w:t>
        </w:r>
      </w:ins>
      <w:ins w:id="350" w:author="Craig Parker" w:date="2024-03-11T09:48:00Z">
        <w:r w:rsidR="00425E88">
          <w:t>NHLS)</w:t>
        </w:r>
      </w:ins>
      <w:ins w:id="351" w:author="Craig Parker" w:date="2024-03-10T21:09:00Z">
        <w:r w:rsidRPr="00DE179A">
          <w:t>, adjusting the study</w:t>
        </w:r>
      </w:ins>
      <w:ins w:id="352" w:author="Craig Parker" w:date="2024-03-11T12:08:00Z">
        <w:r w:rsidR="00E178EB">
          <w:t>'</w:t>
        </w:r>
      </w:ins>
      <w:ins w:id="353" w:author="Craig Parker" w:date="2024-03-10T21:09:00Z">
        <w:r w:rsidRPr="00DE179A">
          <w:t>s scope, and utili</w:t>
        </w:r>
      </w:ins>
      <w:ins w:id="354" w:author="Craig Parker" w:date="2024-03-11T12:08:00Z">
        <w:r w:rsidR="00905781">
          <w:t>s</w:t>
        </w:r>
      </w:ins>
      <w:ins w:id="355" w:author="Craig Parker" w:date="2024-03-10T21:09:00Z">
        <w:r w:rsidRPr="00DE179A">
          <w:t xml:space="preserve">ing synthetic data if necessary. </w:t>
        </w:r>
      </w:ins>
    </w:p>
    <w:p w14:paraId="5A487185" w14:textId="77777777" w:rsidR="00DE179A" w:rsidRPr="00DE179A" w:rsidRDefault="00DE179A" w:rsidP="0037798C">
      <w:pPr>
        <w:rPr>
          <w:ins w:id="356" w:author="Craig Parker" w:date="2024-03-10T21:09:00Z"/>
        </w:rPr>
      </w:pPr>
    </w:p>
    <w:p w14:paraId="0BC1DEC2" w14:textId="6EC5EE78" w:rsidR="00914FC8" w:rsidRPr="00914FC8" w:rsidRDefault="40B171D2" w:rsidP="00C51A3E">
      <w:pPr>
        <w:pStyle w:val="Style1"/>
        <w:pPrChange w:id="357" w:author="Craig Parker" w:date="2024-03-11T21:50:00Z">
          <w:pPr>
            <w:pStyle w:val="Heading3"/>
          </w:pPr>
        </w:pPrChange>
      </w:pPr>
      <w:r>
        <w:t>Managing bias</w:t>
      </w:r>
    </w:p>
    <w:p w14:paraId="4C7F8D26" w14:textId="6B0544BA" w:rsidR="00682298" w:rsidRDefault="00682298" w:rsidP="00F17BF7">
      <w:r>
        <w:t xml:space="preserve">Managing potential biases is </w:t>
      </w:r>
      <w:r w:rsidR="004942CF">
        <w:t>critical to ensuring our study's integrity and robustness</w:t>
      </w:r>
      <w:r w:rsidR="0037798C">
        <w:t xml:space="preserve"> as outlined by the following </w:t>
      </w:r>
      <w:proofErr w:type="gramStart"/>
      <w:r>
        <w:t xml:space="preserve">strategy </w:t>
      </w:r>
      <w:r w:rsidR="004942CF">
        <w:t xml:space="preserve"> </w:t>
      </w:r>
      <w:r w:rsidR="0037798C">
        <w:t>.</w:t>
      </w:r>
      <w:proofErr w:type="gramEnd"/>
    </w:p>
    <w:p w14:paraId="221B8496" w14:textId="512A5F1D"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w:t>
      </w:r>
      <w:r>
        <w:lastRenderedPageBreak/>
        <w:t>target cities of Johannesburg and Abidjan. This strategy will assist us in avoiding selection bias that could skew our findings</w:t>
      </w:r>
      <w:ins w:id="358" w:author="Rebecca walker" w:date="2024-03-11T13:38:00Z">
        <w:r w:rsidR="0037798C">
          <w:t xml:space="preserve"> </w:t>
        </w:r>
      </w:ins>
      <w:r w:rsidR="00AC6FDF">
        <w:fldChar w:fldCharType="begin"/>
      </w:r>
      <w:r w:rsidR="002D0733">
        <w:instrText xml:space="preserve"> ADDIN EN.CITE &lt;EndNote&gt;&lt;Cite&gt;&lt;Author&gt;Narod&lt;/Author&gt;&lt;Year&gt;2019&lt;/Year&gt;&lt;RecNum&gt;566&lt;/RecNum&gt;&lt;DisplayText&gt;[58]&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2D0733">
        <w:rPr>
          <w:noProof/>
        </w:rPr>
        <w:t>[58]</w:t>
      </w:r>
      <w:r w:rsidR="00AC6FDF">
        <w:fldChar w:fldCharType="end"/>
      </w:r>
      <w:r>
        <w:t xml:space="preserve">. </w:t>
      </w:r>
    </w:p>
    <w:p w14:paraId="46CC7533" w14:textId="477900BD"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ins w:id="359" w:author="Rebecca walker" w:date="2024-03-11T13:38:00Z">
        <w:r w:rsidR="0037798C">
          <w:t xml:space="preserve"> </w:t>
        </w:r>
      </w:ins>
      <w:r w:rsidR="00FB571F">
        <w:fldChar w:fldCharType="begin"/>
      </w:r>
      <w:r w:rsidR="002D0733">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2D0733">
        <w:rPr>
          <w:noProof/>
        </w:rPr>
        <w:t>[59]</w:t>
      </w:r>
      <w:r w:rsidR="00FB571F">
        <w:fldChar w:fldCharType="end"/>
      </w:r>
      <w:r w:rsidR="00682298">
        <w:t>.</w:t>
      </w:r>
    </w:p>
    <w:p w14:paraId="0F62081D" w14:textId="3A87CD96" w:rsidR="00E72CB5" w:rsidRPr="00E72CB5" w:rsidRDefault="00E72CB5" w:rsidP="00F17BF7"/>
    <w:p w14:paraId="2F53EBE8" w14:textId="6C01685D" w:rsidR="0039114E" w:rsidRDefault="0037798C" w:rsidP="00C51A3E">
      <w:pPr>
        <w:pStyle w:val="Style1"/>
        <w:pPrChange w:id="360" w:author="Craig Parker" w:date="2024-03-11T21:50:00Z">
          <w:pPr>
            <w:pStyle w:val="Heading3"/>
          </w:pPr>
        </w:pPrChange>
      </w:pPr>
      <w:r>
        <w:t xml:space="preserve">Objective One: </w:t>
      </w:r>
      <w:r w:rsidR="40B171D2">
        <w:t xml:space="preserve">Assessing the degree of increased risk within </w:t>
      </w:r>
      <w:proofErr w:type="gramStart"/>
      <w:r w:rsidR="40B171D2">
        <w:t>cities</w:t>
      </w:r>
      <w:proofErr w:type="gramEnd"/>
    </w:p>
    <w:p w14:paraId="7C6B8001" w14:textId="448ADF7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w:t>
      </w:r>
      <w:r w:rsidR="00E178EB">
        <w:t>'</w:t>
      </w:r>
      <w:r w:rsidR="00905781" w:rsidRPr="00204499">
        <w:t xml:space="preserve">risk' </w:t>
      </w:r>
      <w:r w:rsidR="00204499" w:rsidRPr="00204499">
        <w:t xml:space="preserve">is defined as the probability of adverse health outcomes arising from the interplay of these </w:t>
      </w:r>
      <w:r w:rsidR="00647B86">
        <w:t>SDOH</w:t>
      </w:r>
      <w:r w:rsidR="00204499" w:rsidRPr="00204499">
        <w:t xml:space="preserve"> and environmental determinants and exposure to elevated </w:t>
      </w:r>
      <w:r w:rsidR="40B171D2">
        <w:t>heat stress</w:t>
      </w:r>
      <w:r w:rsidR="00C826D0">
        <w:fldChar w:fldCharType="begin"/>
      </w:r>
      <w:r w:rsidR="002D0733">
        <w:instrText xml:space="preserve"> ADDIN EN.CITE &lt;EndNote&gt;&lt;Cite&gt;&lt;Author&gt;Ebi&lt;/Author&gt;&lt;Year&gt;2020&lt;/Year&gt;&lt;RecNum&gt;587&lt;/RecNum&gt;&lt;DisplayText&gt;[61]&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2D0733">
        <w:rPr>
          <w:noProof/>
        </w:rPr>
        <w:t>[61]</w:t>
      </w:r>
      <w:r w:rsidR="00C826D0">
        <w:fldChar w:fldCharType="end"/>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r>
      <w:r w:rsidR="002D0733">
        <w:instrText xml:space="preserve"> ADDIN EN.CITE &lt;EndNote&gt;&lt;Cite&gt;&lt;Author&gt;Zhou&lt;/Author&gt;&lt;Year&gt;2021&lt;/Year&gt;&lt;RecNum&gt;533&lt;/RecNum&gt;&lt;DisplayText&gt;[62]&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2D0733">
        <w:rPr>
          <w:noProof/>
        </w:rPr>
        <w:t>[62]</w:t>
      </w:r>
      <w:r w:rsidR="00CF3ADE">
        <w:fldChar w:fldCharType="end"/>
      </w:r>
      <w:r w:rsidR="00344D28">
        <w:fldChar w:fldCharType="begin"/>
      </w:r>
      <w:r w:rsidR="002D0733">
        <w:instrText xml:space="preserve"> ADDIN EN.CITE &lt;EndNote&gt;&lt;Cite ExcludeAuth="1" ExcludeYear="1"&gt;&lt;RecNum&gt;514&lt;/RecNum&gt;&lt;DisplayText&gt;[63]&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2D0733">
        <w:rPr>
          <w:noProof/>
        </w:rPr>
        <w:t>[63]</w:t>
      </w:r>
      <w:r w:rsidR="00344D28">
        <w:fldChar w:fldCharType="end"/>
      </w:r>
      <w:r w:rsidR="00523C7B">
        <w:fldChar w:fldCharType="begin"/>
      </w:r>
      <w:r w:rsidR="002D0733">
        <w:instrText xml:space="preserve"> ADDIN EN.CITE &lt;EndNote&gt;&lt;Cite&gt;&lt;Author&gt;Ludwig&lt;/Author&gt;&lt;Year&gt;2021&lt;/Year&gt;&lt;RecNum&gt;534&lt;/RecNum&gt;&lt;DisplayText&gt;[64]&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2D0733">
        <w:rPr>
          <w:noProof/>
        </w:rPr>
        <w:t>[64]</w:t>
      </w:r>
      <w:r w:rsidR="00523C7B">
        <w:fldChar w:fldCharType="end"/>
      </w:r>
    </w:p>
    <w:p w14:paraId="316C88B2" w14:textId="39CA68BB" w:rsidR="00200B35" w:rsidDel="00775219" w:rsidRDefault="00F149AC" w:rsidP="00C51A3E">
      <w:pPr>
        <w:rPr>
          <w:del w:id="361" w:author="Craig Parker" w:date="2024-02-29T15:13:00Z"/>
        </w:rPr>
        <w:pPrChange w:id="362" w:author="Craig Parker" w:date="2024-03-11T21:50:00Z">
          <w:pPr/>
        </w:pPrChange>
      </w:pPr>
      <w:ins w:id="363" w:author="Craig Parker" w:date="2024-03-10T21:44:00Z">
        <w:r w:rsidRPr="00F149AC">
          <w:t xml:space="preserve">In our study, we have opted for Principal Component Analysis (PCA) for dimensionality reduction due to its interpretability and computational efficiency, essential for our large datasets. PCA ranks new uncorrelated components by </w:t>
        </w:r>
      </w:ins>
      <w:ins w:id="364" w:author="Craig Parker" w:date="2024-03-11T12:10:00Z">
        <w:r w:rsidR="007372E6">
          <w:t>explaining variance</w:t>
        </w:r>
      </w:ins>
      <w:ins w:id="365" w:author="Craig Parker" w:date="2024-03-10T21:44:00Z">
        <w:r w:rsidRPr="00F149AC">
          <w:t xml:space="preserve">, aiding in identifying key factors. </w:t>
        </w:r>
      </w:ins>
      <w:r w:rsidR="0037798C">
        <w:t xml:space="preserve">Although </w:t>
      </w:r>
      <w:ins w:id="366" w:author="Craig Parker" w:date="2024-03-10T21:44:00Z">
        <w:r w:rsidRPr="00F149AC">
          <w:t>PCA's linearity may miss nonlinear patterns, and its variance-based importance assumption may not align with the context of heat-related health risks</w:t>
        </w:r>
      </w:ins>
      <w:r w:rsidR="0037798C">
        <w:t xml:space="preserve">, </w:t>
      </w:r>
      <w:ins w:id="367" w:author="Craig Parker" w:date="2024-03-10T21:44:00Z">
        <w:r w:rsidRPr="00F149AC">
          <w:t>PCA's robustness makes it suitable for initial high-dimensional data exploration.</w:t>
        </w:r>
      </w:ins>
      <w:del w:id="368"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2D0733">
        <w: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2D0733">
        <w:rPr>
          <w:noProof/>
        </w:rPr>
        <w:t>[67]</w:t>
      </w:r>
      <w:r w:rsidR="003D3838">
        <w:fldChar w:fldCharType="end"/>
      </w:r>
      <w:ins w:id="369" w:author="Craig Parker" w:date="2024-02-28T13:57:00Z">
        <w:r w:rsidR="40B171D2">
          <w:t>.</w:t>
        </w:r>
      </w:ins>
    </w:p>
    <w:p w14:paraId="22A14005" w14:textId="6A0156F5" w:rsidR="00DB562A" w:rsidDel="00E85381" w:rsidRDefault="0037798C" w:rsidP="00C51A3E">
      <w:pPr>
        <w:rPr>
          <w:del w:id="370" w:author="Craig Parker" w:date="2024-03-11T21:40:00Z"/>
        </w:rPr>
        <w:pPrChange w:id="371" w:author="Craig Parker" w:date="2024-03-11T21:50:00Z">
          <w:pPr>
            <w:pStyle w:val="Style1"/>
          </w:pPr>
        </w:pPrChange>
      </w:pPr>
      <w:ins w:id="372" w:author="Rebecca walker" w:date="2024-03-11T13:40:00Z">
        <w:del w:id="373" w:author="Craig Parker" w:date="2024-03-11T21:41:00Z">
          <w:r w:rsidDel="00E85381">
            <w:delText xml:space="preserve">Objective Two: </w:delText>
          </w:r>
        </w:del>
      </w:ins>
      <w:del w:id="374" w:author="Craig Parker" w:date="2024-03-11T21:41:00Z">
        <w:r w:rsidR="40B171D2" w:rsidDel="00E85381">
          <w:delText xml:space="preserve">Creating a geographically and demographically stratified heat-health outcome forecast model </w:delText>
        </w:r>
      </w:del>
    </w:p>
    <w:p w14:paraId="7E734BB9" w14:textId="77777777" w:rsidR="00E85381" w:rsidRPr="00E85381" w:rsidRDefault="00E85381" w:rsidP="00C51A3E">
      <w:pPr>
        <w:rPr>
          <w:ins w:id="375" w:author="Craig Parker" w:date="2024-03-11T21:41:00Z"/>
        </w:rPr>
        <w:pPrChange w:id="376" w:author="Craig Parker" w:date="2024-03-11T21:50:00Z">
          <w:pPr>
            <w:pStyle w:val="Style1"/>
          </w:pPr>
        </w:pPrChange>
      </w:pPr>
    </w:p>
    <w:p w14:paraId="02570121" w14:textId="3B86C194" w:rsidR="0037798C" w:rsidRPr="0037798C" w:rsidRDefault="00E85381" w:rsidP="00C51A3E">
      <w:pPr>
        <w:pStyle w:val="Style1"/>
        <w:pPrChange w:id="377" w:author="Craig Parker" w:date="2024-03-11T21:50:00Z">
          <w:pPr>
            <w:pStyle w:val="Heading3"/>
          </w:pPr>
        </w:pPrChange>
      </w:pPr>
      <w:ins w:id="378" w:author="Craig Parker" w:date="2024-03-11T21:41:00Z">
        <w:r>
          <w:t xml:space="preserve">Objective Two: Creating a geographically and demographically stratified heat-health outcome forecast </w:t>
        </w:r>
        <w:proofErr w:type="gramStart"/>
        <w:r>
          <w:t>model</w:t>
        </w:r>
      </w:ins>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ins w:id="379" w:author="Craig Parker" w:date="2024-03-11T12:10:00Z">
        <w:r w:rsidR="007372E6">
          <w:t>u</w:t>
        </w:r>
      </w:ins>
      <w:r>
        <w:t>rhoods.</w:t>
      </w:r>
    </w:p>
    <w:p w14:paraId="5D2C4253" w14:textId="4BF7DE22" w:rsidR="0052316D" w:rsidRDefault="007372E6" w:rsidP="00F17BF7">
      <w:r>
        <w:t xml:space="preserve">This </w:t>
      </w:r>
      <w:r w:rsidR="0340B303">
        <w:t>involves the creation of high-resolution urban temperature hazard maps .</w:t>
      </w:r>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ins w:id="380" w:author="Rebecca walker" w:date="2024-03-11T13:42:00Z">
        <w:r w:rsidR="0037798C">
          <w:t xml:space="preserve"> </w:t>
        </w:r>
      </w:ins>
      <w:r w:rsidR="00DB562A">
        <w:fldChar w:fldCharType="begin"/>
      </w:r>
      <w:r w:rsidR="002D0733">
        <w:instrText xml:space="preserve"> ADDIN EN.CITE &lt;EndNote&gt;&lt;Cite&gt;&lt;Author&gt;Janatian&lt;/Author&gt;&lt;Year&gt;2017&lt;/Year&gt;&lt;RecNum&gt;508&lt;/RecNum&gt;&lt;DisplayText&gt;[68]&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2D0733">
        <w:rPr>
          <w:noProof/>
        </w:rPr>
        <w:t>[68]</w:t>
      </w:r>
      <w:r w:rsidR="00DB562A">
        <w:fldChar w:fldCharType="end"/>
      </w:r>
      <w:r w:rsidR="0340B303">
        <w:t xml:space="preserve">. </w:t>
      </w:r>
      <w:commentRangeStart w:id="381"/>
      <w:ins w:id="382" w:author="Craig Parker" w:date="2024-02-28T10:53:00Z">
        <w:r w:rsidR="0340B303">
          <w:t xml:space="preserve">For instance, Gudmundsson and Seneviratne (2021) demonstrated </w:t>
        </w:r>
      </w:ins>
      <w:ins w:id="383" w:author="Craig Parker" w:date="2024-03-11T12:11:00Z">
        <w:r>
          <w:t>using</w:t>
        </w:r>
      </w:ins>
      <w:ins w:id="384"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385" w:author="Craig Parker" w:date="2024-03-11T12:11:00Z">
        <w:r>
          <w:t>by applying</w:t>
        </w:r>
      </w:ins>
      <w:ins w:id="386" w:author="Craig Parker" w:date="2024-02-28T10:53:00Z">
        <w:r w:rsidR="0340B303">
          <w:t xml:space="preserve"> </w:t>
        </w:r>
      </w:ins>
      <w:ins w:id="387" w:author="Craig Parker" w:date="2024-03-11T12:11:00Z">
        <w:r>
          <w:t xml:space="preserve">an </w:t>
        </w:r>
      </w:ins>
      <w:ins w:id="388" w:author="Craig Parker" w:date="2024-02-28T10:53:00Z">
        <w:r w:rsidR="0340B303">
          <w:t>appropriate statistical model</w:t>
        </w:r>
      </w:ins>
      <w:ins w:id="389" w:author="Rebecca walker" w:date="2024-03-11T13:42:00Z">
        <w:r w:rsidR="0037798C">
          <w:t xml:space="preserve"> </w:t>
        </w:r>
      </w:ins>
      <w:r w:rsidR="002C6F42">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2D0733">
        <w:rPr>
          <w:noProof/>
        </w:rPr>
        <w:t>[48]</w:t>
      </w:r>
      <w:r w:rsidR="002C6F42">
        <w:fldChar w:fldCharType="end"/>
      </w:r>
      <w:ins w:id="390" w:author="Craig Parker" w:date="2024-02-28T10:53:00Z">
        <w:r w:rsidR="0340B303">
          <w:t>.</w:t>
        </w:r>
      </w:ins>
      <w:commentRangeEnd w:id="381"/>
      <w:r w:rsidR="00DB562A">
        <w:rPr>
          <w:rStyle w:val="CommentReference"/>
        </w:rPr>
        <w:commentReference w:id="381"/>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391" w:author="Craig Parker" w:date="2024-03-09T13:53:00Z"/>
        </w:rPr>
      </w:pPr>
      <w:del w:id="392"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2A3CD253"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ins w:id="393" w:author="Rebecca walker" w:date="2024-03-11T13:42:00Z">
        <w:r w:rsidR="0037798C">
          <w:t xml:space="preserve"> </w:t>
        </w:r>
      </w:ins>
      <w:r w:rsidR="00C3165D">
        <w:fldChar w:fldCharType="begin"/>
      </w:r>
      <w:r w:rsidR="002D0733">
        <w:instrText xml:space="preserve"> ADDIN EN.CITE &lt;EndNote&gt;&lt;Cite&gt;&lt;Author&gt;Kelleher&lt;/Author&gt;&lt;Year&gt;2018&lt;/Year&gt;&lt;RecNum&gt;575&lt;/RecNum&gt;&lt;DisplayText&gt;[69]&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2D0733">
        <w:rPr>
          <w:noProof/>
        </w:rPr>
        <w:t>[69]</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02EF5421" w:rsidR="00DB562A" w:rsidRDefault="00DB562A" w:rsidP="00F17BF7">
      <w:r>
        <w:t>With the features engineered, we will apply various standard machine learning models, such as decision trees, linear and quantile regression trees, support vector machines, and logistic regression</w:t>
      </w:r>
      <w:ins w:id="394" w:author="Rebecca walker" w:date="2024-03-11T13:42:00Z">
        <w:r w:rsidR="0037798C">
          <w:t xml:space="preserve"> </w:t>
        </w:r>
      </w:ins>
      <w:r w:rsidR="00EB502A">
        <w:lastRenderedPageBreak/>
        <w:fldChar w:fldCharType="begin"/>
      </w:r>
      <w:r w:rsidR="002D0733">
        <w:instrText xml:space="preserve"> ADDIN EN.CITE &lt;EndNote&gt;&lt;Cite&gt;&lt;Author&gt;Xu&lt;/Author&gt;&lt;Year&gt;2020&lt;/Year&gt;&lt;RecNum&gt;515&lt;/RecNum&gt;&lt;DisplayText&gt;[70]&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2D0733">
        <w:rPr>
          <w:noProof/>
        </w:rPr>
        <w:t>[70]</w:t>
      </w:r>
      <w:r w:rsidR="00EB502A">
        <w:fldChar w:fldCharType="end"/>
      </w:r>
      <w:r>
        <w:t xml:space="preserve">. These models are chosen for their proven effectiveness in capturing relationships in complex datasets. </w:t>
      </w:r>
    </w:p>
    <w:p w14:paraId="1EDA41A1" w14:textId="1E6A2028" w:rsidR="008B6EDD" w:rsidRDefault="0037798C" w:rsidP="00F17BF7">
      <w:pPr>
        <w:rPr>
          <w:ins w:id="395" w:author="Craig Parker" w:date="2024-02-29T16:10:00Z"/>
        </w:rPr>
      </w:pPr>
      <w:r>
        <w:t>Additionally</w:t>
      </w:r>
      <w:ins w:id="396" w:author="Craig Parker" w:date="2024-03-11T12:12:00Z">
        <w:r w:rsidR="008711E3">
          <w:t>,</w:t>
        </w:r>
      </w:ins>
      <w:ins w:id="397" w:author="Craig Parker" w:date="2024-03-10T21:51:00Z">
        <w:r w:rsidR="00F149AC">
          <w:t xml:space="preserve"> we will explore</w:t>
        </w:r>
      </w:ins>
      <w:ins w:id="398"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forecasting heat-related health outcomes. While these models are state-of-the-art in computer science, their application in heat-health studies is still emerging</w:t>
        </w:r>
      </w:ins>
      <w:r w:rsidR="00124960">
        <w:t xml:space="preserve"> as demonstrated in a review of </w:t>
      </w:r>
      <w:ins w:id="399" w:author="Craig Parker" w:date="2024-02-29T16:10:00Z">
        <w:r w:rsidR="008B6EDD" w:rsidRPr="00200B35">
          <w:t>recent literature, including studies by Boudreault et al. (2023, 2024), Wang et al. (2023, 2021, 2020), Lee et al. (2022), and Nishimura et al. (2021)</w:t>
        </w:r>
      </w:ins>
      <w:ins w:id="400" w:author="Rebecca walker" w:date="2024-03-11T13:57:00Z">
        <w:r w:rsidR="00124960">
          <w:t xml:space="preserve"> </w:t>
        </w:r>
      </w:ins>
      <w:r w:rsidR="00AE4190">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 </w:instrText>
      </w:r>
      <w:r w:rsidR="002D0733">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DATA </w:instrText>
      </w:r>
      <w:r w:rsidR="002D0733">
        <w:fldChar w:fldCharType="end"/>
      </w:r>
      <w:r w:rsidR="00AE4190">
        <w:fldChar w:fldCharType="separate"/>
      </w:r>
      <w:r w:rsidR="002D0733">
        <w:rPr>
          <w:noProof/>
        </w:rPr>
        <w:t>[71-77]</w:t>
      </w:r>
      <w:r w:rsidR="00AE4190">
        <w:fldChar w:fldCharType="end"/>
      </w:r>
      <w:ins w:id="401" w:author="Craig Parker" w:date="2024-02-29T16:10:00Z">
        <w:r w:rsidR="008B6EDD" w:rsidRPr="00200B35">
          <w:t>. However, recogni</w:t>
        </w:r>
      </w:ins>
      <w:ins w:id="402" w:author="Craig Parker" w:date="2024-03-11T12:08:00Z">
        <w:r w:rsidR="00905781">
          <w:t>s</w:t>
        </w:r>
      </w:ins>
      <w:r>
        <w:t>ing</w:t>
      </w:r>
      <w:ins w:id="403" w:author="Craig Parker" w:date="2024-02-29T16:10:00Z">
        <w:r w:rsidR="008B6EDD" w:rsidRPr="00200B35">
          <w:t xml:space="preserve"> that simpler statistical models may be </w:t>
        </w:r>
        <w:proofErr w:type="gramStart"/>
        <w:r w:rsidR="008B6EDD" w:rsidRPr="00200B35">
          <w:t>effective</w:t>
        </w:r>
      </w:ins>
      <w:ins w:id="404" w:author="Craig Parker" w:date="2024-03-11T12:12:00Z">
        <w:r w:rsidR="008711E3">
          <w:t>,  we</w:t>
        </w:r>
      </w:ins>
      <w:proofErr w:type="gramEnd"/>
      <w:ins w:id="405" w:author="Craig Parker" w:date="2024-02-29T16:10:00Z">
        <w:r w:rsidR="008B6EDD" w:rsidRPr="00200B35">
          <w:t xml:space="preserve"> plan to compare the performance of deep learning models with tree-based approaches and nonlinear statistical models in our analysis</w:t>
        </w:r>
      </w:ins>
      <w:ins w:id="406" w:author="Rebecca walker" w:date="2024-03-11T13:44:00Z">
        <w:r>
          <w:t xml:space="preserve"> </w:t>
        </w:r>
      </w:ins>
      <w:r w:rsidR="00D674AC">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 </w:instrText>
      </w:r>
      <w:r w:rsidR="002D0733">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DATA </w:instrText>
      </w:r>
      <w:r w:rsidR="002D0733">
        <w:fldChar w:fldCharType="end"/>
      </w:r>
      <w:r w:rsidR="00D674AC">
        <w:fldChar w:fldCharType="separate"/>
      </w:r>
      <w:r w:rsidR="002D0733">
        <w:rPr>
          <w:noProof/>
        </w:rPr>
        <w:t>[73]</w:t>
      </w:r>
      <w:r w:rsidR="00D674AC">
        <w:fldChar w:fldCharType="end"/>
      </w:r>
      <w:ins w:id="407" w:author="Craig Parker" w:date="2024-03-05T14:02:00Z">
        <w:r w:rsidR="00457AD4">
          <w:t>.</w:t>
        </w:r>
      </w:ins>
    </w:p>
    <w:p w14:paraId="44736B86" w14:textId="12AF2274" w:rsidR="00DB562A" w:rsidDel="008B6EDD" w:rsidRDefault="00DB562A">
      <w:pPr>
        <w:rPr>
          <w:del w:id="408" w:author="Craig Parker" w:date="2024-02-29T16:10:00Z"/>
        </w:rPr>
      </w:pPr>
      <w:del w:id="409"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410" w:author="Craig Parker" w:date="2024-02-29T16:10:00Z">
        <w:r w:rsidDel="008B6EDD">
          <w:fldChar w:fldCharType="separate"/>
        </w:r>
      </w:del>
      <w:r w:rsidR="00D674AC">
        <w:rPr>
          <w:noProof/>
        </w:rPr>
        <w:t>[78, 79]</w:t>
      </w:r>
      <w:del w:id="411"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5CCA1E63" w:rsidR="00DB562A" w:rsidRDefault="00DB562A" w:rsidP="00F17BF7">
      <w:pPr>
        <w:rPr>
          <w:ins w:id="412" w:author="Craig Parker" w:date="2024-02-29T16:15:00Z"/>
        </w:rPr>
      </w:pPr>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ins w:id="413" w:author="Rebecca walker" w:date="2024-03-11T13:44:00Z">
        <w:r w:rsidR="0037798C">
          <w:t xml:space="preserve"> </w:t>
        </w:r>
      </w:ins>
      <w:r w:rsidR="00E025B9">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 </w:instrText>
      </w:r>
      <w:r w:rsidR="002D0733">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DATA </w:instrText>
      </w:r>
      <w:r w:rsidR="002D0733">
        <w:fldChar w:fldCharType="end"/>
      </w:r>
      <w:r w:rsidR="00E025B9">
        <w:fldChar w:fldCharType="separate"/>
      </w:r>
      <w:r w:rsidR="002D0733">
        <w:rPr>
          <w:noProof/>
        </w:rPr>
        <w:t>[37]</w:t>
      </w:r>
      <w:r w:rsidR="00E025B9">
        <w:fldChar w:fldCharType="end"/>
      </w:r>
      <w:r>
        <w:t>.</w:t>
      </w:r>
    </w:p>
    <w:p w14:paraId="531884DD" w14:textId="57528BB4" w:rsidR="008B6EDD" w:rsidRDefault="00B65128" w:rsidP="00F17BF7">
      <w:ins w:id="414" w:author="Craig Parker" w:date="2024-03-10T21:22:00Z">
        <w:r w:rsidRPr="00B65128">
          <w:t>We will use k-fold cross-validation to assess model performance and generalizability, train</w:t>
        </w:r>
      </w:ins>
      <w:ins w:id="415" w:author="Craig Parker" w:date="2024-03-11T12:12:00Z">
        <w:r w:rsidR="00727E8E">
          <w:t xml:space="preserve"> models on a designated set, and calibrate</w:t>
        </w:r>
      </w:ins>
      <w:ins w:id="416" w:author="Craig Parker" w:date="2024-03-10T21:22:00Z">
        <w:r w:rsidRPr="00B65128">
          <w:t xml:space="preserve"> them with </w:t>
        </w:r>
      </w:ins>
      <w:ins w:id="417" w:author="Craig Parker" w:date="2024-03-11T12:12:00Z">
        <w:r w:rsidR="00727E8E">
          <w:t>grid or random search techniques</w:t>
        </w:r>
      </w:ins>
      <w:ins w:id="418" w:author="Craig Parker" w:date="2024-03-10T21:22:00Z">
        <w:r w:rsidRPr="00B65128">
          <w:t>. Validation will occur on a separate set to evaluate generali</w:t>
        </w:r>
      </w:ins>
      <w:ins w:id="419" w:author="Craig Parker" w:date="2024-03-11T12:08:00Z">
        <w:r w:rsidR="00905781">
          <w:t>s</w:t>
        </w:r>
      </w:ins>
      <w:ins w:id="420"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2D0733">
        <w:instrText xml:space="preserve"> ADDIN EN.CITE &lt;EndNote&gt;&lt;Cite&gt;&lt;Author&gt;Hastie&lt;/Author&gt;&lt;Year&gt;2009&lt;/Year&gt;&lt;RecNum&gt;816&lt;/RecNum&gt;&lt;DisplayText&gt;[80]&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2D0733">
        <w:rPr>
          <w:noProof/>
        </w:rPr>
        <w:t>[80]</w:t>
      </w:r>
      <w:r w:rsidR="00D674AC">
        <w:fldChar w:fldCharType="end"/>
      </w:r>
    </w:p>
    <w:p w14:paraId="23A47202" w14:textId="4D6B3B77" w:rsidR="00DB562A" w:rsidRDefault="00124960" w:rsidP="00F17BF7">
      <w:r>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ins w:id="421" w:author="Rebecca walker" w:date="2024-03-11T13:56:00Z">
        <w:r>
          <w:t xml:space="preserve"> </w:t>
        </w:r>
      </w:ins>
      <w:r w:rsidR="00401631">
        <w:fldChar w:fldCharType="begin"/>
      </w:r>
      <w:r w:rsidR="002D0733">
        <w:instrText xml:space="preserve"> ADDIN EN.CITE &lt;EndNote&gt;&lt;Cite&gt;&lt;Author&gt;Lin&lt;/Author&gt;&lt;Year&gt;2015&lt;/Year&gt;&lt;RecNum&gt;525&lt;/RecNum&gt;&lt;DisplayText&gt;[81]&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2D0733">
        <w:rPr>
          <w:noProof/>
        </w:rPr>
        <w:t>[81]</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commentRangeStart w:id="422"/>
      <w:r>
        <w:t xml:space="preserve">Sample size considerations for health </w:t>
      </w:r>
      <w:commentRangeEnd w:id="422"/>
      <w:r w:rsidR="0071590E">
        <w:t>datasets</w:t>
      </w:r>
      <w:r w:rsidR="40B171D2">
        <w:rPr>
          <w:rStyle w:val="CommentReference"/>
        </w:rPr>
        <w:commentReference w:id="422"/>
      </w:r>
    </w:p>
    <w:p w14:paraId="21C61632" w14:textId="2335B0D0" w:rsidR="00DB562A" w:rsidRDefault="008C3F5F" w:rsidP="00F17BF7">
      <w:ins w:id="423" w:author="Craig Parker" w:date="2024-03-10T21:11:00Z">
        <w:r w:rsidRPr="008C3F5F">
          <w:t xml:space="preserve">To ensure our models' robustness and accuracy, a comprehensive, four-step approach </w:t>
        </w:r>
      </w:ins>
      <w:r w:rsidR="0037798C">
        <w:t xml:space="preserve">will </w:t>
      </w:r>
      <w:ins w:id="424" w:author="Craig Parker" w:date="2024-03-10T21:11:00Z">
        <w:r w:rsidRPr="008C3F5F">
          <w:t>determin</w:t>
        </w:r>
      </w:ins>
      <w:r w:rsidR="0037798C">
        <w:t>e</w:t>
      </w:r>
      <w:ins w:id="425" w:author="Craig Parker" w:date="2024-03-10T21:11:00Z">
        <w:r w:rsidRPr="008C3F5F">
          <w:t xml:space="preserve"> the required sample size for our health datasets. </w:t>
        </w:r>
      </w:ins>
      <w:ins w:id="426" w:author="Craig Parker" w:date="2024-03-11T12:12:00Z">
        <w:r w:rsidR="0068732C">
          <w:t xml:space="preserve">Based on </w:t>
        </w:r>
      </w:ins>
      <w:r w:rsidR="0037798C">
        <w:t xml:space="preserve">documented </w:t>
      </w:r>
      <w:ins w:id="427" w:author="Craig Parker" w:date="2024-03-11T12:12:00Z">
        <w:r w:rsidR="0068732C">
          <w:t xml:space="preserve">best practices </w:t>
        </w:r>
      </w:ins>
      <w:r w:rsidR="0037798C">
        <w:t xml:space="preserve">(see </w:t>
      </w:r>
      <w:ins w:id="428" w:author="Craig Parker" w:date="2024-03-11T12:12:00Z">
        <w:r w:rsidR="0068732C">
          <w:t>Riley et al. in BMJ (2020)</w:t>
        </w:r>
      </w:ins>
      <w:r w:rsidR="0037798C">
        <w:t>)</w:t>
      </w:r>
      <w:ins w:id="429" w:author="Craig Parker" w:date="2024-03-11T12:12:00Z">
        <w:r w:rsidR="0068732C">
          <w:t>, this approach</w:t>
        </w:r>
      </w:ins>
      <w:ins w:id="430"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431" w:author="Craig Parker" w:date="2024-03-11T12:12:00Z">
        <w:r w:rsidR="0068732C">
          <w:t>target populations' heat-health dynamics and risk profile</w:t>
        </w:r>
      </w:ins>
      <w:ins w:id="432" w:author="Craig Parker" w:date="2024-03-10T21:11:00Z">
        <w:r w:rsidRPr="008C3F5F">
          <w:t>s</w:t>
        </w:r>
      </w:ins>
      <w:ins w:id="433" w:author="Craig Parker" w:date="2024-03-06T21:52:00Z">
        <w:r w:rsidR="00815192" w:rsidRPr="00815192">
          <w:t>​</w:t>
        </w:r>
        <w:r w:rsidR="00815192">
          <w:t>.</w:t>
        </w:r>
      </w:ins>
      <w:r w:rsidR="00797944">
        <w:fldChar w:fldCharType="begin"/>
      </w:r>
      <w:r w:rsidR="002D0733">
        <w:instrText xml:space="preserve"> ADDIN EN.CITE &lt;EndNote&gt;&lt;Cite&gt;&lt;Author&gt;Richard&lt;/Author&gt;&lt;Year&gt;2020&lt;/Year&gt;&lt;RecNum&gt;808&lt;/RecNum&gt;&lt;DisplayText&gt;[82]&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2D0733">
        <w:rPr>
          <w:noProof/>
        </w:rPr>
        <w:t>[82]</w:t>
      </w:r>
      <w:r w:rsidR="00797944">
        <w:fldChar w:fldCharType="end"/>
      </w:r>
    </w:p>
    <w:p w14:paraId="450712D3" w14:textId="3080C358" w:rsidR="0068732C" w:rsidRDefault="0068732C">
      <w:pPr>
        <w:pStyle w:val="Caption"/>
        <w:keepNext/>
        <w:rPr>
          <w:ins w:id="434" w:author="Craig Parker" w:date="2024-03-11T12:13:00Z"/>
        </w:rPr>
        <w:pPrChange w:id="435" w:author="Craig Parker" w:date="2024-03-11T12:13:00Z">
          <w:pPr>
            <w:pStyle w:val="Caption"/>
          </w:pPr>
        </w:pPrChange>
      </w:pPr>
      <w:ins w:id="436" w:author="Craig Parker" w:date="2024-03-11T12:13:00Z">
        <w:r>
          <w:lastRenderedPageBreak/>
          <w:t xml:space="preserve">Figure </w:t>
        </w:r>
        <w:r>
          <w:fldChar w:fldCharType="begin"/>
        </w:r>
        <w:r>
          <w:instrText xml:space="preserve"> SEQ Figure \* ARABIC </w:instrText>
        </w:r>
      </w:ins>
      <w:r>
        <w:fldChar w:fldCharType="separate"/>
      </w:r>
      <w:ins w:id="437" w:author="Craig Parker" w:date="2024-03-11T12:41:00Z">
        <w:r w:rsidR="00A058B3">
          <w:rPr>
            <w:noProof/>
          </w:rPr>
          <w:t>3</w:t>
        </w:r>
      </w:ins>
      <w:ins w:id="438" w:author="Craig Parker" w:date="2024-03-11T12:13:00Z">
        <w:r>
          <w:fldChar w:fldCharType="end"/>
        </w:r>
        <w:r>
          <w:t>:</w:t>
        </w:r>
        <w:r w:rsidRPr="00A32205">
          <w:t xml:space="preserve"> Methodology to create a spatially and demographically stratified heat-health outcome forecast model</w:t>
        </w:r>
      </w:ins>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439" w:name="_heading=h.30j0zll"/>
      <w:bookmarkEnd w:id="439"/>
      <w:ins w:id="440" w:author="Rebecca walker" w:date="2024-03-11T13:46:00Z">
        <w:r>
          <w:t xml:space="preserve">Objective Three: </w:t>
        </w:r>
      </w:ins>
      <w:r w:rsidR="40B171D2">
        <w:t xml:space="preserve">Develop an Early Warning System reflective of geospatial and individualised risk </w:t>
      </w:r>
      <w:proofErr w:type="gramStart"/>
      <w:r w:rsidR="40B171D2">
        <w:t>profiles</w:t>
      </w:r>
      <w:proofErr w:type="gramEnd"/>
    </w:p>
    <w:p w14:paraId="640322DC" w14:textId="55C4A4B2" w:rsidR="00F50D2B" w:rsidRPr="00F50D2B" w:rsidRDefault="0037798C" w:rsidP="00F17BF7">
      <w:pPr>
        <w:spacing w:before="280" w:after="280" w:line="240" w:lineRule="auto"/>
        <w:rPr>
          <w:ins w:id="441" w:author="Craig Parker" w:date="2024-03-04T11:48:00Z"/>
        </w:rPr>
      </w:pPr>
      <w:r>
        <w:t>The</w:t>
      </w:r>
      <w:ins w:id="442" w:author="Craig Parker" w:date="2024-03-10T21:14:00Z">
        <w:r w:rsidR="008C3F5F" w:rsidRPr="008C3F5F">
          <w:t xml:space="preserve"> third objective is to develop an Early Warning System (EWS) that integrates geospatial and individuali</w:t>
        </w:r>
      </w:ins>
      <w:ins w:id="443" w:author="Craig Parker" w:date="2024-03-11T12:08:00Z">
        <w:r w:rsidR="00905781">
          <w:t>s</w:t>
        </w:r>
      </w:ins>
      <w:ins w:id="444" w:author="Craig Parker" w:date="2024-03-10T21:14:00Z">
        <w:r w:rsidR="008C3F5F" w:rsidRPr="008C3F5F">
          <w:t xml:space="preserve">ed risk profiles of heat-related health impacts in Abidjan and Johannesburg, as depicted in </w:t>
        </w:r>
      </w:ins>
      <w:ins w:id="445" w:author="Craig Parker" w:date="2024-03-11T12:14:00Z">
        <w:r w:rsidR="00BD3D55">
          <w:t>F</w:t>
        </w:r>
      </w:ins>
      <w:ins w:id="446" w:author="Craig Parker" w:date="2024-03-10T21:14:00Z">
        <w:r w:rsidR="008C3F5F" w:rsidRPr="008C3F5F">
          <w:t xml:space="preserve">igure </w:t>
        </w:r>
      </w:ins>
      <w:ins w:id="447" w:author="Craig Parker" w:date="2024-03-11T12:14:00Z">
        <w:r w:rsidR="00BD3D55">
          <w:t>2</w:t>
        </w:r>
      </w:ins>
      <w:ins w:id="448" w:author="Craig Parker" w:date="2024-03-10T21:14:00Z">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449" w:author="Craig Parker" w:date="2024-03-11T09:54:00Z">
        <w:r w:rsidR="00FD33EE">
          <w:t>refinin</w:t>
        </w:r>
        <w:r w:rsidR="00E72BB9">
          <w:t>g</w:t>
        </w:r>
      </w:ins>
      <w:ins w:id="450" w:author="Craig Parker" w:date="2024-03-10T21:14:00Z">
        <w:r w:rsidR="008C3F5F" w:rsidRPr="008C3F5F">
          <w:t xml:space="preserve"> the forecast model, merging it</w:t>
        </w:r>
      </w:ins>
      <w:ins w:id="451" w:author="Craig Parker" w:date="2024-03-11T09:55:00Z">
        <w:r w:rsidR="00A639C9">
          <w:t xml:space="preserve"> spatially</w:t>
        </w:r>
      </w:ins>
      <w:ins w:id="452" w:author="Craig Parker" w:date="2024-03-10T21:14:00Z">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453" w:author="Craig Parker" w:date="2024-03-11T12:08:00Z">
        <w:r w:rsidR="00905781">
          <w:t>s</w:t>
        </w:r>
      </w:ins>
      <w:ins w:id="454" w:author="Craig Parker" w:date="2024-03-10T21:14:00Z">
        <w:r w:rsidR="008C3F5F" w:rsidRPr="008C3F5F">
          <w:t>es inter-agency coordination and community outreach for effective heat risk mitigation</w:t>
        </w:r>
      </w:ins>
      <w:ins w:id="455" w:author="Rebecca walker" w:date="2024-03-11T13:46:00Z">
        <w:r>
          <w:t xml:space="preserve"> </w:t>
        </w:r>
      </w:ins>
      <w:r w:rsidR="00185344">
        <w:fldChar w:fldCharType="begin"/>
      </w:r>
      <w:r w:rsidR="002D0733">
        <w:instrText xml:space="preserve"> ADDIN EN.CITE &lt;EndNote&gt;&lt;Cite&gt;&lt;Author&gt;Jaiswal&lt;/Author&gt;&lt;Year&gt;2018&lt;/Year&gt;&lt;RecNum&gt;806&lt;/RecNum&gt;&lt;DisplayText&gt;[87]&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2D0733">
        <w:rPr>
          <w:noProof/>
        </w:rPr>
        <w:t>[87]</w:t>
      </w:r>
      <w:r w:rsidR="00185344">
        <w:fldChar w:fldCharType="end"/>
      </w:r>
      <w:ins w:id="456" w:author="Craig Parker" w:date="2024-03-05T13:41:00Z">
        <w:r w:rsidR="00D9194A">
          <w:t>.</w:t>
        </w:r>
      </w:ins>
    </w:p>
    <w:p w14:paraId="4BAE0B32" w14:textId="2FAFE2E6" w:rsidR="00F50D2B" w:rsidRDefault="00F50D2B" w:rsidP="00F17BF7">
      <w:pPr>
        <w:spacing w:before="280" w:after="280" w:line="240" w:lineRule="auto"/>
      </w:pPr>
      <w:ins w:id="457"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458" w:author="Craig Parker" w:date="2024-03-04T11:50:00Z">
        <w:r>
          <w:t>.</w:t>
        </w:r>
      </w:ins>
    </w:p>
    <w:p w14:paraId="19993B89" w14:textId="77777777" w:rsidR="00FA79B6" w:rsidRDefault="40B171D2" w:rsidP="00C51A3E">
      <w:pPr>
        <w:pStyle w:val="Style1"/>
      </w:pPr>
      <w:r>
        <w:t>Patient and Public Involvement Statement</w:t>
      </w:r>
    </w:p>
    <w:p w14:paraId="268DB4BD" w14:textId="54AC9C43" w:rsidR="00FA79B6" w:rsidRDefault="0037798C" w:rsidP="00F17BF7">
      <w:pPr>
        <w:rPr>
          <w:ins w:id="459" w:author="Craig Parker" w:date="2024-02-23T16:09:00Z"/>
        </w:rPr>
      </w:pPr>
      <w:r>
        <w:t>P</w:t>
      </w:r>
      <w:r w:rsidR="00A667D5" w:rsidRPr="00FA79B6">
        <w:t xml:space="preserve">ublic </w:t>
      </w:r>
      <w:r w:rsidR="00FA79B6" w:rsidRPr="00FA79B6">
        <w:t xml:space="preserve">and </w:t>
      </w:r>
      <w:proofErr w:type="gramStart"/>
      <w:r w:rsidR="00FA79B6" w:rsidRPr="00FA79B6">
        <w:t>patients</w:t>
      </w:r>
      <w:proofErr w:type="gramEnd"/>
      <w:r w:rsidR="00FA79B6" w:rsidRPr="00FA79B6">
        <w:t xml:space="preserve"> </w:t>
      </w:r>
      <w:r>
        <w:t>input is</w:t>
      </w:r>
      <w:r w:rsidR="00FA79B6" w:rsidRPr="00FA79B6">
        <w:t xml:space="preserve"> integral to our study, </w:t>
      </w:r>
      <w:r>
        <w:t xml:space="preserve">especially </w:t>
      </w:r>
      <w:r w:rsidR="00FA79B6" w:rsidRPr="00FA79B6">
        <w:t xml:space="preserve">informing our Early Warning System design. </w:t>
      </w:r>
      <w:r>
        <w:t xml:space="preserve">This </w:t>
      </w:r>
      <w:proofErr w:type="gramStart"/>
      <w:r>
        <w:t>input</w:t>
      </w:r>
      <w:proofErr w:type="gramEnd"/>
      <w:r>
        <w:t xml:space="preserve"> </w:t>
      </w:r>
      <w:r w:rsidR="00FA79B6" w:rsidRPr="00FA79B6">
        <w:t>guide risk mitigation strategies and the development of user-friendly, actionable digital tools.</w:t>
      </w:r>
    </w:p>
    <w:p w14:paraId="31F37147" w14:textId="0F6A87BA" w:rsidR="00EA18A5" w:rsidRPr="00F50D2B" w:rsidRDefault="006F71E3" w:rsidP="00C51A3E">
      <w:pPr>
        <w:pStyle w:val="Style1"/>
        <w:rPr>
          <w:ins w:id="460" w:author="Craig Parker" w:date="2024-02-23T16:10:00Z"/>
        </w:rPr>
      </w:pPr>
      <w:ins w:id="461" w:author="Craig Parker" w:date="2024-02-23T16:10:00Z">
        <w:r w:rsidRPr="00F50D2B">
          <w:t>Project timeline</w:t>
        </w:r>
      </w:ins>
    </w:p>
    <w:p w14:paraId="1C9CCDA5" w14:textId="6396F9A1" w:rsidR="00EA18A5" w:rsidRDefault="00EA18A5" w:rsidP="00EA18A5">
      <w:pPr>
        <w:rPr>
          <w:ins w:id="462" w:author="Craig Parker" w:date="2024-02-23T16:09:00Z"/>
        </w:rPr>
      </w:pPr>
      <w:ins w:id="463"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464" w:name="_heading=h.1fob9te"/>
      <w:bookmarkEnd w:id="464"/>
      <w:r>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proofErr w:type="gramStart"/>
      <w:r>
        <w:rPr>
          <w:rFonts w:eastAsia="Calibri"/>
        </w:rPr>
        <w:t>In order to</w:t>
      </w:r>
      <w:proofErr w:type="gramEnd"/>
      <w:r>
        <w:rPr>
          <w:rFonts w:eastAsia="Calibri"/>
        </w:rPr>
        <w:t xml:space="preserve">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proofErr w:type="spellStart"/>
      <w:r>
        <w:rPr>
          <w:rFonts w:eastAsia="Calibri"/>
        </w:rPr>
        <w:t>collleacted</w:t>
      </w:r>
      <w:proofErr w:type="spellEnd"/>
      <w:r>
        <w:rPr>
          <w:rFonts w:eastAsia="Calibri"/>
        </w:rPr>
        <w:t xml:space="preserve">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lastRenderedPageBreak/>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MC</w:t>
      </w:r>
      <w:r w:rsidR="00D67A69">
        <w:t xml:space="preserve"> and GM</w:t>
      </w:r>
      <w:r>
        <w:t xml:space="preserve"> obtained ethics approval.</w:t>
      </w:r>
      <w:r w:rsidR="0075089A">
        <w:t xml:space="preserve"> </w:t>
      </w:r>
      <w:r w:rsidR="007C1175">
        <w:t>C</w:t>
      </w:r>
      <w:r w:rsidR="003A055C">
        <w:t>P</w:t>
      </w:r>
      <w:r>
        <w:t>, MC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9" w:tgtFrame="_new" w:history="1">
        <w:r w:rsidR="002A04C3" w:rsidRPr="00877B69">
          <w:rPr>
            <w:rStyle w:val="Hyperlink"/>
          </w:rPr>
          <w:t>cjack@csag.uct.ac.za</w:t>
        </w:r>
      </w:hyperlink>
      <w:r w:rsidR="002A04C3" w:rsidRPr="002A04C3">
        <w:t>. The request will be reviewed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6655336A" w14:textId="1EF3C4BB" w:rsidR="002D0733" w:rsidRPr="002D0733" w:rsidRDefault="008B2DB9" w:rsidP="002D0733">
      <w:pPr>
        <w:pStyle w:val="EndNoteBibliography"/>
        <w:spacing w:after="0"/>
        <w:ind w:left="720" w:hanging="720"/>
        <w:rPr>
          <w:i/>
          <w:noProof/>
        </w:rPr>
      </w:pPr>
      <w:r>
        <w:fldChar w:fldCharType="begin"/>
      </w:r>
      <w:r>
        <w:instrText xml:space="preserve"> ADDIN EN.REFLIST </w:instrText>
      </w:r>
      <w:r>
        <w:fldChar w:fldCharType="separate"/>
      </w:r>
      <w:r w:rsidR="002D0733" w:rsidRPr="002D0733">
        <w:rPr>
          <w:noProof/>
        </w:rPr>
        <w:t>1.</w:t>
      </w:r>
      <w:r w:rsidR="002D0733" w:rsidRPr="002D0733">
        <w:rPr>
          <w:noProof/>
        </w:rPr>
        <w:tab/>
      </w:r>
      <w:del w:id="465" w:author="Rebecca walker" w:date="2024-03-11T13:54:00Z">
        <w:r w:rsidR="002D0733" w:rsidRPr="002D0733" w:rsidDel="00124960">
          <w:rPr>
            <w:i/>
            <w:noProof/>
          </w:rPr>
          <w:delText xml:space="preserve"> </w:delText>
        </w:r>
      </w:del>
      <w:r w:rsidR="002D0733" w:rsidRPr="002D0733">
        <w:rPr>
          <w:i/>
          <w:noProof/>
        </w:rPr>
        <w:t xml:space="preserve">Harnessing Data Science for Health Discovery and Innovation in Africa (DS-I Africa). Retrieved from </w:t>
      </w:r>
      <w:hyperlink r:id="rId20" w:history="1">
        <w:r w:rsidR="002D0733" w:rsidRPr="002D0733">
          <w:rPr>
            <w:rStyle w:val="Hyperlink"/>
            <w:i/>
            <w:noProof/>
          </w:rPr>
          <w:t>https://commonfund.nih.gov/AfricaData</w:t>
        </w:r>
      </w:hyperlink>
      <w:r w:rsidR="002D0733" w:rsidRPr="002D0733">
        <w:rPr>
          <w:i/>
          <w:noProof/>
        </w:rPr>
        <w:t>.</w:t>
      </w:r>
    </w:p>
    <w:p w14:paraId="06346065" w14:textId="4B8F2AE0" w:rsidR="002D0733" w:rsidRPr="002D0733" w:rsidRDefault="002D0733" w:rsidP="002D0733">
      <w:pPr>
        <w:pStyle w:val="EndNoteBibliography"/>
        <w:spacing w:after="0"/>
        <w:ind w:left="720" w:hanging="720"/>
        <w:rPr>
          <w:noProof/>
        </w:rPr>
      </w:pPr>
      <w:r w:rsidRPr="002D0733">
        <w:rPr>
          <w:noProof/>
        </w:rPr>
        <w:t>2.</w:t>
      </w:r>
      <w:r w:rsidRPr="002D0733">
        <w:rPr>
          <w:noProof/>
        </w:rPr>
        <w:tab/>
        <w:t xml:space="preserve">Johnson, D.P., J.S. Wilson, and G.C. Luber, </w:t>
      </w:r>
      <w:r w:rsidRPr="002D0733">
        <w:rPr>
          <w:i/>
          <w:noProof/>
        </w:rPr>
        <w:t>Socio</w:t>
      </w:r>
      <w:ins w:id="466" w:author="Craig Parker" w:date="2024-03-11T12:19:00Z">
        <w:r w:rsidR="00A42806">
          <w:rPr>
            <w:i/>
            <w:noProof/>
          </w:rPr>
          <w:t>-</w:t>
        </w:r>
      </w:ins>
      <w:r w:rsidRPr="002D0733">
        <w:rPr>
          <w:i/>
          <w:noProof/>
        </w:rPr>
        <w:t>economic indicators of heat-related health risk supplemented with remotely sensed data.</w:t>
      </w:r>
      <w:r w:rsidRPr="002D0733">
        <w:rPr>
          <w:noProof/>
        </w:rPr>
        <w:t xml:space="preserve"> International Journal of Health Geographics, 2009. </w:t>
      </w:r>
      <w:r w:rsidRPr="002D0733">
        <w:rPr>
          <w:b/>
          <w:noProof/>
        </w:rPr>
        <w:t>8</w:t>
      </w:r>
      <w:r w:rsidRPr="002D0733">
        <w:rPr>
          <w:noProof/>
        </w:rPr>
        <w:t>(1): p. 57.</w:t>
      </w:r>
    </w:p>
    <w:p w14:paraId="412133B7" w14:textId="0839C702" w:rsidR="002D0733" w:rsidRPr="002D0733" w:rsidRDefault="002D0733" w:rsidP="002D0733">
      <w:pPr>
        <w:pStyle w:val="EndNoteBibliography"/>
        <w:spacing w:after="0"/>
        <w:ind w:left="720" w:hanging="720"/>
        <w:rPr>
          <w:noProof/>
        </w:rPr>
      </w:pPr>
      <w:r w:rsidRPr="002D0733">
        <w:rPr>
          <w:noProof/>
        </w:rPr>
        <w:t>3.</w:t>
      </w:r>
      <w:r w:rsidRPr="002D0733">
        <w:rPr>
          <w:noProof/>
        </w:rPr>
        <w:tab/>
        <w:t xml:space="preserve">Jung, J., et al., </w:t>
      </w:r>
      <w:r w:rsidRPr="002D0733">
        <w:rPr>
          <w:i/>
          <w:noProof/>
        </w:rPr>
        <w:t>Heat illness data strengthens vulnerability maps.</w:t>
      </w:r>
      <w:r w:rsidRPr="002D0733">
        <w:rPr>
          <w:noProof/>
        </w:rPr>
        <w:t xml:space="preserve"> BMC Public Health, 2021. </w:t>
      </w:r>
      <w:r w:rsidRPr="002D0733">
        <w:rPr>
          <w:b/>
          <w:noProof/>
        </w:rPr>
        <w:t>21</w:t>
      </w:r>
      <w:r w:rsidRPr="002D0733">
        <w:rPr>
          <w:noProof/>
        </w:rPr>
        <w:t>(1): p. 1999.</w:t>
      </w:r>
    </w:p>
    <w:p w14:paraId="050EAA8D" w14:textId="4E6CA665" w:rsidR="002D0733" w:rsidRPr="002D0733" w:rsidRDefault="002D0733" w:rsidP="002D0733">
      <w:pPr>
        <w:pStyle w:val="EndNoteBibliography"/>
        <w:spacing w:after="0"/>
        <w:ind w:left="720" w:hanging="720"/>
        <w:rPr>
          <w:noProof/>
        </w:rPr>
      </w:pPr>
      <w:r w:rsidRPr="002D0733">
        <w:rPr>
          <w:noProof/>
        </w:rPr>
        <w:t>4.</w:t>
      </w:r>
      <w:r w:rsidRPr="002D0733">
        <w:rPr>
          <w:noProof/>
        </w:rPr>
        <w:tab/>
        <w:t xml:space="preserve">Xu, R., et al., </w:t>
      </w:r>
      <w:r w:rsidRPr="002D0733">
        <w:rPr>
          <w:i/>
          <w:noProof/>
        </w:rPr>
        <w:t>Socio</w:t>
      </w:r>
      <w:ins w:id="467" w:author="Craig Parker" w:date="2024-03-11T12:19:00Z">
        <w:r w:rsidR="00A42806">
          <w:rPr>
            <w:i/>
            <w:noProof/>
          </w:rPr>
          <w:t>-</w:t>
        </w:r>
      </w:ins>
      <w:r w:rsidRPr="002D0733">
        <w:rPr>
          <w:i/>
          <w:noProof/>
        </w:rPr>
        <w:t xml:space="preserve">economic level and associations between heat exposure and all-cause and cause-specific </w:t>
      </w:r>
      <w:del w:id="468" w:author="Craig Parker" w:date="2024-03-11T12:08:00Z">
        <w:r w:rsidRPr="002D0733" w:rsidDel="00905781">
          <w:rPr>
            <w:i/>
            <w:noProof/>
          </w:rPr>
          <w:delText xml:space="preserve">hospitalization </w:delText>
        </w:r>
      </w:del>
      <w:ins w:id="469" w:author="Craig Parker" w:date="2024-03-11T12:08:00Z">
        <w:r w:rsidR="00905781" w:rsidRPr="002D0733">
          <w:rPr>
            <w:i/>
            <w:noProof/>
          </w:rPr>
          <w:t>hospitali</w:t>
        </w:r>
        <w:r w:rsidR="00905781">
          <w:rPr>
            <w:i/>
            <w:noProof/>
          </w:rPr>
          <w:t>s</w:t>
        </w:r>
        <w:r w:rsidR="00905781" w:rsidRPr="002D0733">
          <w:rPr>
            <w:i/>
            <w:noProof/>
          </w:rPr>
          <w:t xml:space="preserve">ation </w:t>
        </w:r>
      </w:ins>
      <w:r w:rsidRPr="002D0733">
        <w:rPr>
          <w:i/>
          <w:noProof/>
        </w:rPr>
        <w:t>in 1,814 Brazilian cities: A nationwide case-crossover study.</w:t>
      </w:r>
      <w:r w:rsidRPr="002D0733">
        <w:rPr>
          <w:noProof/>
        </w:rPr>
        <w:t xml:space="preserve"> PLoS Medicine, 2020. </w:t>
      </w:r>
      <w:r w:rsidRPr="002D0733">
        <w:rPr>
          <w:b/>
          <w:noProof/>
        </w:rPr>
        <w:t>17</w:t>
      </w:r>
      <w:r w:rsidRPr="002D0733">
        <w:rPr>
          <w:noProof/>
        </w:rPr>
        <w:t>(10): p. e1003369.</w:t>
      </w:r>
    </w:p>
    <w:p w14:paraId="642E50DB" w14:textId="7091F887" w:rsidR="002D0733" w:rsidRPr="002D0733" w:rsidRDefault="002D0733" w:rsidP="002D0733">
      <w:pPr>
        <w:pStyle w:val="EndNoteBibliography"/>
        <w:spacing w:after="0"/>
        <w:ind w:left="720" w:hanging="720"/>
        <w:rPr>
          <w:noProof/>
        </w:rPr>
      </w:pPr>
      <w:r w:rsidRPr="002D0733">
        <w:rPr>
          <w:noProof/>
        </w:rPr>
        <w:t>5.</w:t>
      </w:r>
      <w:r w:rsidRPr="002D0733">
        <w:rPr>
          <w:noProof/>
        </w:rPr>
        <w:tab/>
        <w:t xml:space="preserve">Ncongwane, K.P., et al., </w:t>
      </w:r>
      <w:r w:rsidRPr="002D0733">
        <w:rPr>
          <w:i/>
          <w:noProof/>
        </w:rPr>
        <w:t>A Literature Review of the Impacts of Heat Stress on Human Health across Africa.</w:t>
      </w:r>
      <w:r w:rsidRPr="002D0733">
        <w:rPr>
          <w:noProof/>
        </w:rPr>
        <w:t xml:space="preserve"> Sustainability, 2021. </w:t>
      </w:r>
      <w:r w:rsidRPr="002D0733">
        <w:rPr>
          <w:b/>
          <w:noProof/>
        </w:rPr>
        <w:t>13</w:t>
      </w:r>
      <w:r w:rsidRPr="002D0733">
        <w:rPr>
          <w:noProof/>
        </w:rPr>
        <w:t>(9): p. 5312.</w:t>
      </w:r>
    </w:p>
    <w:p w14:paraId="24A2551F" w14:textId="2AF85532" w:rsidR="002D0733" w:rsidRPr="002D0733" w:rsidRDefault="002D0733" w:rsidP="002D0733">
      <w:pPr>
        <w:pStyle w:val="EndNoteBibliography"/>
        <w:spacing w:after="0"/>
        <w:ind w:left="720" w:hanging="720"/>
        <w:rPr>
          <w:noProof/>
        </w:rPr>
      </w:pPr>
      <w:r w:rsidRPr="002D0733">
        <w:rPr>
          <w:noProof/>
        </w:rPr>
        <w:lastRenderedPageBreak/>
        <w:t>6.</w:t>
      </w:r>
      <w:r w:rsidRPr="002D0733">
        <w:rPr>
          <w:noProof/>
        </w:rPr>
        <w:tab/>
        <w:t xml:space="preserve">Pasquini, L., et al., </w:t>
      </w:r>
      <w:r w:rsidRPr="002D0733">
        <w:rPr>
          <w:i/>
          <w:noProof/>
        </w:rPr>
        <w:t>Emerging climate change-related public health challenges in Africa: A case study of the heat-health vulnerability of informal settlement residents in Dar es Salaam, Tanzania.</w:t>
      </w:r>
      <w:r w:rsidRPr="002D0733">
        <w:rPr>
          <w:noProof/>
        </w:rPr>
        <w:t xml:space="preserve"> Sci Total Environ, 2020. </w:t>
      </w:r>
      <w:r w:rsidRPr="002D0733">
        <w:rPr>
          <w:b/>
          <w:noProof/>
        </w:rPr>
        <w:t>747</w:t>
      </w:r>
      <w:r w:rsidRPr="002D0733">
        <w:rPr>
          <w:noProof/>
        </w:rPr>
        <w:t>: p. 141355.</w:t>
      </w:r>
    </w:p>
    <w:p w14:paraId="711BE1EE" w14:textId="1B595671" w:rsidR="002D0733" w:rsidRPr="002D0733" w:rsidRDefault="002D0733" w:rsidP="002D0733">
      <w:pPr>
        <w:pStyle w:val="EndNoteBibliography"/>
        <w:spacing w:after="0"/>
        <w:ind w:left="720" w:hanging="720"/>
        <w:rPr>
          <w:noProof/>
        </w:rPr>
      </w:pPr>
      <w:r w:rsidRPr="002D0733">
        <w:rPr>
          <w:noProof/>
        </w:rPr>
        <w:t>7.</w:t>
      </w:r>
      <w:r w:rsidRPr="002D0733">
        <w:rPr>
          <w:noProof/>
        </w:rPr>
        <w:tab/>
        <w:t xml:space="preserve">Wright, C.Y., et al., </w:t>
      </w:r>
      <w:r w:rsidRPr="002D0733">
        <w:rPr>
          <w:i/>
          <w:noProof/>
        </w:rPr>
        <w:t>Socio</w:t>
      </w:r>
      <w:ins w:id="470" w:author="Craig Parker" w:date="2024-03-11T12:19:00Z">
        <w:r w:rsidR="00A42806">
          <w:rPr>
            <w:i/>
            <w:noProof/>
          </w:rPr>
          <w:t>-</w:t>
        </w:r>
      </w:ins>
      <w:r w:rsidRPr="002D0733">
        <w:rPr>
          <w:i/>
          <w:noProof/>
        </w:rPr>
        <w:t>economic, infrastructural and health-related risk factors associated with adverse heat-health effects reportedly experienced during hot weather in South Africa.</w:t>
      </w:r>
      <w:r w:rsidRPr="002D0733">
        <w:rPr>
          <w:noProof/>
        </w:rPr>
        <w:t xml:space="preserve"> Pan Afr Med J, 2019. </w:t>
      </w:r>
      <w:r w:rsidRPr="002D0733">
        <w:rPr>
          <w:b/>
          <w:noProof/>
        </w:rPr>
        <w:t>34</w:t>
      </w:r>
      <w:r w:rsidRPr="002D0733">
        <w:rPr>
          <w:noProof/>
        </w:rPr>
        <w:t>: p. 40.</w:t>
      </w:r>
    </w:p>
    <w:p w14:paraId="751F3C60" w14:textId="726E0D5D" w:rsidR="002D0733" w:rsidRPr="002D0733" w:rsidRDefault="002D0733" w:rsidP="002D0733">
      <w:pPr>
        <w:pStyle w:val="EndNoteBibliography"/>
        <w:spacing w:after="0"/>
        <w:ind w:left="720" w:hanging="720"/>
        <w:rPr>
          <w:noProof/>
        </w:rPr>
      </w:pPr>
      <w:r w:rsidRPr="002D0733">
        <w:rPr>
          <w:noProof/>
        </w:rPr>
        <w:t>8.</w:t>
      </w:r>
      <w:r w:rsidRPr="002D0733">
        <w:rPr>
          <w:noProof/>
        </w:rPr>
        <w:tab/>
        <w:t xml:space="preserve">Igun, E., et al., </w:t>
      </w:r>
      <w:r w:rsidRPr="002D0733">
        <w:rPr>
          <w:i/>
          <w:noProof/>
        </w:rPr>
        <w:t>Enhanced nighttime heatwaves over African urban clusters.</w:t>
      </w:r>
      <w:r w:rsidRPr="002D0733">
        <w:rPr>
          <w:noProof/>
        </w:rPr>
        <w:t xml:space="preserve"> Environmental Research Letters, 2022. </w:t>
      </w:r>
      <w:r w:rsidRPr="002D0733">
        <w:rPr>
          <w:b/>
          <w:noProof/>
        </w:rPr>
        <w:t>18</w:t>
      </w:r>
      <w:r w:rsidRPr="002D0733">
        <w:rPr>
          <w:noProof/>
        </w:rPr>
        <w:t>.</w:t>
      </w:r>
    </w:p>
    <w:p w14:paraId="08A48305" w14:textId="0303A2FF" w:rsidR="002D0733" w:rsidRPr="002D0733" w:rsidRDefault="002D0733" w:rsidP="002D0733">
      <w:pPr>
        <w:pStyle w:val="EndNoteBibliography"/>
        <w:spacing w:after="0"/>
        <w:ind w:left="720" w:hanging="720"/>
        <w:rPr>
          <w:noProof/>
        </w:rPr>
      </w:pPr>
      <w:r w:rsidRPr="002D0733">
        <w:rPr>
          <w:noProof/>
        </w:rPr>
        <w:t>9.</w:t>
      </w:r>
      <w:r w:rsidRPr="002D0733">
        <w:rPr>
          <w:noProof/>
        </w:rPr>
        <w:tab/>
        <w:t xml:space="preserve">Enete, I., </w:t>
      </w:r>
      <w:r w:rsidRPr="002D0733">
        <w:rPr>
          <w:i/>
          <w:noProof/>
        </w:rPr>
        <w:t>Assessment of Health Related Impacts of Urban Heat Island (UHI) in Douala Metropolis, Cameroon.</w:t>
      </w:r>
      <w:r w:rsidRPr="002D0733">
        <w:rPr>
          <w:noProof/>
        </w:rPr>
        <w:t xml:space="preserve"> International Journal of Environmental Protection and Policy, 2014. </w:t>
      </w:r>
      <w:r w:rsidRPr="002D0733">
        <w:rPr>
          <w:b/>
          <w:noProof/>
        </w:rPr>
        <w:t>2</w:t>
      </w:r>
      <w:r w:rsidRPr="002D0733">
        <w:rPr>
          <w:noProof/>
        </w:rPr>
        <w:t>: p. 35.</w:t>
      </w:r>
    </w:p>
    <w:p w14:paraId="4B792CFB" w14:textId="410B8402" w:rsidR="002D0733" w:rsidRPr="002D0733" w:rsidRDefault="002D0733" w:rsidP="002D0733">
      <w:pPr>
        <w:pStyle w:val="EndNoteBibliography"/>
        <w:spacing w:after="0"/>
        <w:ind w:left="720" w:hanging="720"/>
        <w:rPr>
          <w:noProof/>
        </w:rPr>
      </w:pPr>
      <w:r w:rsidRPr="002D0733">
        <w:rPr>
          <w:noProof/>
        </w:rPr>
        <w:t>10.</w:t>
      </w:r>
      <w:r w:rsidRPr="002D0733">
        <w:rPr>
          <w:noProof/>
        </w:rPr>
        <w:tab/>
        <w:t xml:space="preserve">Rohat, G., et al., </w:t>
      </w:r>
      <w:r w:rsidRPr="002D0733">
        <w:rPr>
          <w:i/>
          <w:noProof/>
        </w:rPr>
        <w:t>Projections of human exposure to dangerous heat in African cities under multiple socio</w:t>
      </w:r>
      <w:ins w:id="471" w:author="Craig Parker" w:date="2024-03-11T12:19:00Z">
        <w:r w:rsidR="00A42806">
          <w:rPr>
            <w:i/>
            <w:noProof/>
          </w:rPr>
          <w:t>-</w:t>
        </w:r>
      </w:ins>
      <w:r w:rsidRPr="002D0733">
        <w:rPr>
          <w:i/>
          <w:noProof/>
        </w:rPr>
        <w:t>economic and climate scenarios.</w:t>
      </w:r>
      <w:r w:rsidRPr="002D0733">
        <w:rPr>
          <w:noProof/>
        </w:rPr>
        <w:t xml:space="preserve"> Earth's Future, 2019. </w:t>
      </w:r>
      <w:r w:rsidRPr="002D0733">
        <w:rPr>
          <w:b/>
          <w:noProof/>
        </w:rPr>
        <w:t>7</w:t>
      </w:r>
      <w:r w:rsidRPr="002D0733">
        <w:rPr>
          <w:noProof/>
        </w:rPr>
        <w:t>(5): p. 528-546.</w:t>
      </w:r>
    </w:p>
    <w:p w14:paraId="03D23432" w14:textId="773BCD23" w:rsidR="002D0733" w:rsidRPr="002D0733" w:rsidRDefault="002D0733" w:rsidP="002D0733">
      <w:pPr>
        <w:pStyle w:val="EndNoteBibliography"/>
        <w:spacing w:after="0"/>
        <w:ind w:left="720" w:hanging="720"/>
        <w:rPr>
          <w:noProof/>
        </w:rPr>
      </w:pPr>
      <w:r w:rsidRPr="002D0733">
        <w:rPr>
          <w:noProof/>
        </w:rPr>
        <w:t>11.</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w:t>
      </w:r>
    </w:p>
    <w:p w14:paraId="176FED0A" w14:textId="4C39A137" w:rsidR="002D0733" w:rsidRPr="002D0733" w:rsidRDefault="002D0733" w:rsidP="002D0733">
      <w:pPr>
        <w:pStyle w:val="EndNoteBibliography"/>
        <w:spacing w:after="0"/>
        <w:ind w:left="720" w:hanging="720"/>
        <w:rPr>
          <w:noProof/>
        </w:rPr>
      </w:pPr>
      <w:r w:rsidRPr="002D0733">
        <w:rPr>
          <w:noProof/>
        </w:rPr>
        <w:t>12.</w:t>
      </w:r>
      <w:r w:rsidRPr="002D0733">
        <w:rPr>
          <w:noProof/>
        </w:rPr>
        <w:tab/>
        <w:t xml:space="preserve">Chapman, S., et al., </w:t>
      </w:r>
      <w:r w:rsidRPr="002D0733">
        <w:rPr>
          <w:i/>
          <w:noProof/>
        </w:rPr>
        <w:t>Past and projected climate change impacts on heat-related child mortality in Africa.</w:t>
      </w:r>
      <w:r w:rsidRPr="002D0733">
        <w:rPr>
          <w:noProof/>
        </w:rPr>
        <w:t xml:space="preserve"> Environmental Research Letters, 2022. </w:t>
      </w:r>
      <w:r w:rsidRPr="002D0733">
        <w:rPr>
          <w:b/>
          <w:noProof/>
        </w:rPr>
        <w:t>17</w:t>
      </w:r>
      <w:r w:rsidRPr="002D0733">
        <w:rPr>
          <w:noProof/>
        </w:rPr>
        <w:t>(7): p. 074028.</w:t>
      </w:r>
    </w:p>
    <w:p w14:paraId="659D2BBD" w14:textId="59EA8B3A" w:rsidR="002D0733" w:rsidRPr="002D0733" w:rsidRDefault="002D0733" w:rsidP="002D0733">
      <w:pPr>
        <w:pStyle w:val="EndNoteBibliography"/>
        <w:spacing w:after="0"/>
        <w:ind w:left="720" w:hanging="720"/>
        <w:rPr>
          <w:noProof/>
        </w:rPr>
      </w:pPr>
      <w:r w:rsidRPr="002D0733">
        <w:rPr>
          <w:noProof/>
        </w:rPr>
        <w:t>13.</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 </w:t>
      </w:r>
      <w:r w:rsidRPr="002D0733">
        <w:rPr>
          <w:b/>
          <w:noProof/>
        </w:rPr>
        <w:t>103</w:t>
      </w:r>
      <w:r w:rsidRPr="002D0733">
        <w:rPr>
          <w:noProof/>
        </w:rPr>
        <w:t>(8): p. E1843-E1860.</w:t>
      </w:r>
    </w:p>
    <w:p w14:paraId="17D94F9D" w14:textId="15EC1E84" w:rsidR="002D0733" w:rsidRPr="002D0733" w:rsidRDefault="002D0733" w:rsidP="002D0733">
      <w:pPr>
        <w:pStyle w:val="EndNoteBibliography"/>
        <w:spacing w:after="0"/>
        <w:ind w:left="720" w:hanging="720"/>
        <w:rPr>
          <w:noProof/>
        </w:rPr>
      </w:pPr>
      <w:r w:rsidRPr="002D0733">
        <w:rPr>
          <w:noProof/>
        </w:rPr>
        <w:t>14.</w:t>
      </w:r>
      <w:r w:rsidRPr="002D0733">
        <w:rPr>
          <w:noProof/>
        </w:rPr>
        <w:tab/>
        <w:t xml:space="preserve">Petkova, E.P., A. Gasparrini, and P.L. Kinney, </w:t>
      </w:r>
      <w:r w:rsidRPr="002D0733">
        <w:rPr>
          <w:i/>
          <w:noProof/>
        </w:rPr>
        <w:t>Heat and mortality in New York City since the beginning of the 20th century.</w:t>
      </w:r>
      <w:r w:rsidRPr="002D0733">
        <w:rPr>
          <w:noProof/>
        </w:rPr>
        <w:t xml:space="preserve"> Epidemiology, 2014. </w:t>
      </w:r>
      <w:r w:rsidRPr="002D0733">
        <w:rPr>
          <w:b/>
          <w:noProof/>
        </w:rPr>
        <w:t>25</w:t>
      </w:r>
      <w:r w:rsidRPr="002D0733">
        <w:rPr>
          <w:noProof/>
        </w:rPr>
        <w:t>(4): p. 554-60.</w:t>
      </w:r>
    </w:p>
    <w:p w14:paraId="185326EE" w14:textId="77777777" w:rsidR="002D0733" w:rsidRPr="002D0733" w:rsidRDefault="002D0733" w:rsidP="002D0733">
      <w:pPr>
        <w:pStyle w:val="EndNoteBibliography"/>
        <w:spacing w:after="0"/>
        <w:ind w:left="720" w:hanging="720"/>
        <w:rPr>
          <w:noProof/>
        </w:rPr>
      </w:pPr>
      <w:r w:rsidRPr="002D0733">
        <w:rPr>
          <w:noProof/>
        </w:rPr>
        <w:t>15.</w:t>
      </w:r>
      <w:r w:rsidRPr="002D0733">
        <w:rPr>
          <w:noProof/>
        </w:rPr>
        <w:tab/>
        <w:t xml:space="preserve">Rahman, M.M., et al., </w:t>
      </w:r>
      <w:r w:rsidRPr="002D0733">
        <w:rPr>
          <w:i/>
          <w:noProof/>
        </w:rPr>
        <w:t>The Effects of Coexposure to Extremes of Heat and Particulate Air Pollution on Mortality in California: Implications for Climate Change.</w:t>
      </w:r>
      <w:r w:rsidRPr="002D0733">
        <w:rPr>
          <w:noProof/>
        </w:rPr>
        <w:t xml:space="preserve"> Am J Respir Crit Care Med, 2022. </w:t>
      </w:r>
      <w:r w:rsidRPr="002D0733">
        <w:rPr>
          <w:b/>
          <w:noProof/>
        </w:rPr>
        <w:t>206</w:t>
      </w:r>
      <w:r w:rsidRPr="002D0733">
        <w:rPr>
          <w:noProof/>
        </w:rPr>
        <w:t>(9): p. 1117-1127.</w:t>
      </w:r>
    </w:p>
    <w:p w14:paraId="63AE71D7" w14:textId="1E5B7DC1" w:rsidR="002D0733" w:rsidRPr="002D0733" w:rsidRDefault="002D0733" w:rsidP="002D0733">
      <w:pPr>
        <w:pStyle w:val="EndNoteBibliography"/>
        <w:spacing w:after="0"/>
        <w:ind w:left="720" w:hanging="720"/>
        <w:rPr>
          <w:noProof/>
        </w:rPr>
      </w:pPr>
      <w:r w:rsidRPr="002D0733">
        <w:rPr>
          <w:noProof/>
        </w:rPr>
        <w:t>16.</w:t>
      </w:r>
      <w:r w:rsidRPr="002D0733">
        <w:rPr>
          <w:noProof/>
        </w:rPr>
        <w:tab/>
        <w:t xml:space="preserve">WHO, </w:t>
      </w:r>
      <w:r w:rsidRPr="002D0733">
        <w:rPr>
          <w:i/>
          <w:noProof/>
        </w:rPr>
        <w:t>Quantitative risk assessment of the effects of climate change on selected causes of death, 2030s and 2050s.</w:t>
      </w:r>
      <w:r w:rsidRPr="002D0733">
        <w:rPr>
          <w:noProof/>
        </w:rPr>
        <w:t xml:space="preserve"> </w:t>
      </w:r>
      <w:hyperlink r:id="rId21" w:history="1">
        <w:r w:rsidRPr="002D0733">
          <w:rPr>
            <w:rStyle w:val="Hyperlink"/>
            <w:noProof/>
          </w:rPr>
          <w:t>https://www.who.int/globalchange/publications/quantitative-risk-assessment/en/</w:t>
        </w:r>
      </w:hyperlink>
      <w:r w:rsidRPr="002D0733">
        <w:rPr>
          <w:noProof/>
        </w:rPr>
        <w:t>, 2014.</w:t>
      </w:r>
    </w:p>
    <w:p w14:paraId="0AB5D658" w14:textId="36F419C0" w:rsidR="002D0733" w:rsidRPr="002D0733" w:rsidRDefault="002D0733" w:rsidP="002D0733">
      <w:pPr>
        <w:pStyle w:val="EndNoteBibliography"/>
        <w:spacing w:after="0"/>
        <w:ind w:left="720" w:hanging="720"/>
        <w:rPr>
          <w:noProof/>
        </w:rPr>
      </w:pPr>
      <w:r w:rsidRPr="002D0733">
        <w:rPr>
          <w:noProof/>
        </w:rPr>
        <w:t>17.</w:t>
      </w:r>
      <w:r w:rsidRPr="002D0733">
        <w:rPr>
          <w:noProof/>
        </w:rPr>
        <w:tab/>
        <w:t xml:space="preserve">Adamo, N., N. Al-Ansari, and V.K. Sissakian, </w:t>
      </w:r>
      <w:r w:rsidRPr="002D0733">
        <w:rPr>
          <w:i/>
          <w:noProof/>
        </w:rPr>
        <w:t>Climate Change and the Need for Future Research.</w:t>
      </w:r>
      <w:r w:rsidRPr="002D0733">
        <w:rPr>
          <w:noProof/>
        </w:rPr>
        <w:t xml:space="preserve"> IOP Conference Series: Earth and Environmental Science, 2022. </w:t>
      </w:r>
      <w:r w:rsidRPr="002D0733">
        <w:rPr>
          <w:b/>
          <w:noProof/>
        </w:rPr>
        <w:t>1120</w:t>
      </w:r>
      <w:r w:rsidRPr="002D0733">
        <w:rPr>
          <w:noProof/>
        </w:rPr>
        <w:t>.</w:t>
      </w:r>
    </w:p>
    <w:p w14:paraId="00053A8B" w14:textId="77777777" w:rsidR="002D0733" w:rsidRPr="002D0733" w:rsidRDefault="002D0733" w:rsidP="002D0733">
      <w:pPr>
        <w:pStyle w:val="EndNoteBibliography"/>
        <w:spacing w:after="0"/>
        <w:ind w:left="720" w:hanging="720"/>
        <w:rPr>
          <w:noProof/>
        </w:rPr>
      </w:pPr>
      <w:r w:rsidRPr="002D0733">
        <w:rPr>
          <w:noProof/>
        </w:rPr>
        <w:t>18.</w:t>
      </w:r>
      <w:r w:rsidRPr="002D0733">
        <w:rPr>
          <w:noProof/>
        </w:rPr>
        <w:tab/>
        <w:t xml:space="preserve">Engelbrecht F, et al., </w:t>
      </w:r>
      <w:r w:rsidRPr="002D0733">
        <w:rPr>
          <w:i/>
          <w:noProof/>
        </w:rPr>
        <w:t>Projections of rapidly rising surface temperatures over Africa under low mitigation.</w:t>
      </w:r>
      <w:r w:rsidRPr="002D0733">
        <w:rPr>
          <w:noProof/>
        </w:rPr>
        <w:t xml:space="preserve"> 10, 2015. </w:t>
      </w:r>
      <w:r w:rsidRPr="002D0733">
        <w:rPr>
          <w:b/>
          <w:noProof/>
        </w:rPr>
        <w:t>8</w:t>
      </w:r>
      <w:r w:rsidRPr="002D0733">
        <w:rPr>
          <w:noProof/>
        </w:rPr>
        <w:t>.</w:t>
      </w:r>
    </w:p>
    <w:p w14:paraId="52DBFCF9" w14:textId="266C7F65" w:rsidR="002D0733" w:rsidRPr="002D0733" w:rsidRDefault="002D0733" w:rsidP="002D0733">
      <w:pPr>
        <w:pStyle w:val="EndNoteBibliography"/>
        <w:spacing w:after="0"/>
        <w:ind w:left="720" w:hanging="720"/>
        <w:rPr>
          <w:noProof/>
        </w:rPr>
      </w:pPr>
      <w:r w:rsidRPr="002D0733">
        <w:rPr>
          <w:noProof/>
        </w:rPr>
        <w:t>19.</w:t>
      </w:r>
      <w:r w:rsidRPr="002D0733">
        <w:rPr>
          <w:noProof/>
        </w:rPr>
        <w:tab/>
        <w:t xml:space="preserve">International Labour Organization, </w:t>
      </w:r>
      <w:r w:rsidRPr="002D0733">
        <w:rPr>
          <w:i/>
          <w:noProof/>
        </w:rPr>
        <w:t>Working on a warmer planet: The effect of heat stress on productivity and decent work.</w:t>
      </w:r>
      <w:r w:rsidRPr="002D0733">
        <w:rPr>
          <w:noProof/>
        </w:rPr>
        <w:t xml:space="preserve"> 2019. </w:t>
      </w:r>
      <w:hyperlink r:id="rId22" w:history="1">
        <w:r w:rsidRPr="002D0733">
          <w:rPr>
            <w:rStyle w:val="Hyperlink"/>
            <w:b/>
            <w:noProof/>
          </w:rPr>
          <w:t>https://www.ilo.org/global/publications/books/WCMS_711919/lang--en/index.htm</w:t>
        </w:r>
      </w:hyperlink>
      <w:r w:rsidRPr="002D0733">
        <w:rPr>
          <w:noProof/>
        </w:rPr>
        <w:t>.</w:t>
      </w:r>
    </w:p>
    <w:p w14:paraId="6AA5AF87" w14:textId="2B601CFC" w:rsidR="002D0733" w:rsidRPr="002D0733" w:rsidRDefault="002D0733" w:rsidP="002D0733">
      <w:pPr>
        <w:pStyle w:val="EndNoteBibliography"/>
        <w:spacing w:after="0"/>
        <w:ind w:left="720" w:hanging="720"/>
        <w:rPr>
          <w:noProof/>
        </w:rPr>
      </w:pPr>
      <w:r w:rsidRPr="002D0733">
        <w:rPr>
          <w:noProof/>
        </w:rPr>
        <w:t>20.</w:t>
      </w:r>
      <w:r w:rsidRPr="002D0733">
        <w:rPr>
          <w:noProof/>
        </w:rPr>
        <w:tab/>
        <w:t xml:space="preserve">Bhardwaj, J., et al., </w:t>
      </w:r>
      <w:r w:rsidRPr="002D0733">
        <w:rPr>
          <w:i/>
          <w:noProof/>
        </w:rPr>
        <w:t>Climate Risk and Early Warning Systems: Adaptation Strategies for the Most Vulnerable Communities.</w:t>
      </w:r>
      <w:r w:rsidRPr="002D0733">
        <w:rPr>
          <w:noProof/>
        </w:rPr>
        <w:t xml:space="preserve"> Climate Change Solutions, 2021.</w:t>
      </w:r>
    </w:p>
    <w:p w14:paraId="5DBE1C85" w14:textId="2144BA7A" w:rsidR="002D0733" w:rsidRPr="002D0733" w:rsidRDefault="002D0733" w:rsidP="002D0733">
      <w:pPr>
        <w:pStyle w:val="EndNoteBibliography"/>
        <w:spacing w:after="0"/>
        <w:ind w:left="720" w:hanging="720"/>
        <w:rPr>
          <w:noProof/>
        </w:rPr>
      </w:pPr>
      <w:r w:rsidRPr="002D0733">
        <w:rPr>
          <w:noProof/>
        </w:rPr>
        <w:t>21.</w:t>
      </w:r>
      <w:r w:rsidRPr="002D0733">
        <w:rPr>
          <w:noProof/>
        </w:rPr>
        <w:tab/>
        <w:t xml:space="preserve">Kapwata, T., et al., </w:t>
      </w:r>
      <w:r w:rsidRPr="002D0733">
        <w:rPr>
          <w:i/>
          <w:noProof/>
        </w:rPr>
        <w:t>Towards the development of a heat-health early warning system for South Africa.</w:t>
      </w:r>
      <w:r w:rsidRPr="002D0733">
        <w:rPr>
          <w:noProof/>
        </w:rPr>
        <w:t xml:space="preserve"> Environmental Epidemiology, 2019.</w:t>
      </w:r>
    </w:p>
    <w:p w14:paraId="2E02C40A" w14:textId="64B2A65F" w:rsidR="002D0733" w:rsidRPr="002D0733" w:rsidRDefault="002D0733" w:rsidP="002D0733">
      <w:pPr>
        <w:pStyle w:val="EndNoteBibliography"/>
        <w:spacing w:after="0"/>
        <w:ind w:left="720" w:hanging="720"/>
        <w:rPr>
          <w:noProof/>
        </w:rPr>
      </w:pPr>
      <w:r w:rsidRPr="002D0733">
        <w:rPr>
          <w:noProof/>
        </w:rPr>
        <w:t>22.</w:t>
      </w:r>
      <w:r w:rsidRPr="002D0733">
        <w:rPr>
          <w:noProof/>
        </w:rPr>
        <w:tab/>
        <w:t xml:space="preserve">Lwasa, S., </w:t>
      </w:r>
      <w:r w:rsidRPr="002D0733">
        <w:rPr>
          <w:i/>
          <w:noProof/>
        </w:rPr>
        <w:t xml:space="preserve">Managing African </w:t>
      </w:r>
      <w:del w:id="472" w:author="Craig Parker" w:date="2024-03-11T12:08:00Z">
        <w:r w:rsidRPr="002D0733" w:rsidDel="00905781">
          <w:rPr>
            <w:i/>
            <w:noProof/>
          </w:rPr>
          <w:delText xml:space="preserve">Urbanization </w:delText>
        </w:r>
      </w:del>
      <w:ins w:id="473" w:author="Craig Parker" w:date="2024-03-11T12:08:00Z">
        <w:r w:rsidR="00905781" w:rsidRPr="002D0733">
          <w:rPr>
            <w:i/>
            <w:noProof/>
          </w:rPr>
          <w:t>Urbani</w:t>
        </w:r>
        <w:r w:rsidR="00905781">
          <w:rPr>
            <w:i/>
            <w:noProof/>
          </w:rPr>
          <w:t>s</w:t>
        </w:r>
        <w:r w:rsidR="00905781" w:rsidRPr="002D0733">
          <w:rPr>
            <w:i/>
            <w:noProof/>
          </w:rPr>
          <w:t xml:space="preserve">ation </w:t>
        </w:r>
      </w:ins>
      <w:r w:rsidRPr="002D0733">
        <w:rPr>
          <w:i/>
          <w:noProof/>
        </w:rPr>
        <w:t>in the Context of Environmental Change.</w:t>
      </w:r>
      <w:r w:rsidRPr="002D0733">
        <w:rPr>
          <w:noProof/>
        </w:rPr>
        <w:t xml:space="preserve"> Interactions, 2014. </w:t>
      </w:r>
      <w:r w:rsidRPr="002D0733">
        <w:rPr>
          <w:b/>
          <w:noProof/>
        </w:rPr>
        <w:t>2</w:t>
      </w:r>
      <w:r w:rsidRPr="002D0733">
        <w:rPr>
          <w:noProof/>
        </w:rPr>
        <w:t>.</w:t>
      </w:r>
    </w:p>
    <w:p w14:paraId="79B8E47A" w14:textId="34A5725D" w:rsidR="002D0733" w:rsidRPr="002D0733" w:rsidRDefault="002D0733" w:rsidP="002D0733">
      <w:pPr>
        <w:pStyle w:val="EndNoteBibliography"/>
        <w:spacing w:after="0"/>
        <w:ind w:left="720" w:hanging="720"/>
        <w:rPr>
          <w:noProof/>
        </w:rPr>
      </w:pPr>
      <w:r w:rsidRPr="002D0733">
        <w:rPr>
          <w:noProof/>
        </w:rPr>
        <w:t>23.</w:t>
      </w:r>
      <w:r w:rsidRPr="002D0733">
        <w:rPr>
          <w:noProof/>
        </w:rPr>
        <w:tab/>
        <w:t xml:space="preserve">Wang, Y.P. and K. Kintrea, </w:t>
      </w:r>
      <w:r w:rsidRPr="002D0733">
        <w:rPr>
          <w:i/>
          <w:noProof/>
        </w:rPr>
        <w:t>Urban Expansion and Land Use Changes in Asia and Africa.</w:t>
      </w:r>
      <w:r w:rsidRPr="002D0733">
        <w:rPr>
          <w:noProof/>
        </w:rPr>
        <w:t xml:space="preserve"> Environment and Urbanization Asia, 2021. </w:t>
      </w:r>
      <w:r w:rsidRPr="002D0733">
        <w:rPr>
          <w:b/>
          <w:noProof/>
        </w:rPr>
        <w:t>12</w:t>
      </w:r>
      <w:r w:rsidRPr="002D0733">
        <w:rPr>
          <w:noProof/>
        </w:rPr>
        <w:t>: p. S13 - S17.</w:t>
      </w:r>
    </w:p>
    <w:p w14:paraId="45CD3389" w14:textId="4A212A2F" w:rsidR="002D0733" w:rsidRPr="002D0733" w:rsidRDefault="002D0733" w:rsidP="002D0733">
      <w:pPr>
        <w:pStyle w:val="EndNoteBibliography"/>
        <w:spacing w:after="0"/>
        <w:ind w:left="720" w:hanging="720"/>
        <w:rPr>
          <w:noProof/>
        </w:rPr>
      </w:pPr>
      <w:r w:rsidRPr="002D0733">
        <w:rPr>
          <w:noProof/>
        </w:rPr>
        <w:t>24.</w:t>
      </w:r>
      <w:r w:rsidRPr="002D0733">
        <w:rPr>
          <w:noProof/>
        </w:rPr>
        <w:tab/>
        <w:t xml:space="preserve">Abrahams, C. and D. Everatt, </w:t>
      </w:r>
      <w:r w:rsidRPr="002D0733">
        <w:rPr>
          <w:i/>
          <w:noProof/>
        </w:rPr>
        <w:t>City Profile: Johannesburg, South Africa.</w:t>
      </w:r>
      <w:r w:rsidRPr="002D0733">
        <w:rPr>
          <w:noProof/>
        </w:rPr>
        <w:t xml:space="preserve"> Environment and Urbanization Asia, 2019. </w:t>
      </w:r>
      <w:r w:rsidRPr="002D0733">
        <w:rPr>
          <w:b/>
          <w:noProof/>
        </w:rPr>
        <w:t>10</w:t>
      </w:r>
      <w:r w:rsidRPr="002D0733">
        <w:rPr>
          <w:noProof/>
        </w:rPr>
        <w:t>: p. 255 - 270.</w:t>
      </w:r>
    </w:p>
    <w:p w14:paraId="10DC73EA" w14:textId="755C2317" w:rsidR="002D0733" w:rsidRPr="002D0733" w:rsidRDefault="002D0733" w:rsidP="002D0733">
      <w:pPr>
        <w:pStyle w:val="EndNoteBibliography"/>
        <w:spacing w:after="0"/>
        <w:ind w:left="720" w:hanging="720"/>
        <w:rPr>
          <w:noProof/>
        </w:rPr>
      </w:pPr>
      <w:r w:rsidRPr="002D0733">
        <w:rPr>
          <w:noProof/>
        </w:rPr>
        <w:t>25.</w:t>
      </w:r>
      <w:r w:rsidRPr="002D0733">
        <w:rPr>
          <w:noProof/>
        </w:rPr>
        <w:tab/>
        <w:t xml:space="preserve">Rees, H.V., et al., </w:t>
      </w:r>
      <w:r w:rsidRPr="002D0733">
        <w:rPr>
          <w:i/>
          <w:noProof/>
        </w:rPr>
        <w:t xml:space="preserve">At the Heart of the Problem: Health in </w:t>
      </w:r>
      <w:del w:id="474" w:author="Craig Parker" w:date="2024-03-11T12:08:00Z">
        <w:r w:rsidRPr="002D0733" w:rsidDel="00E178EB">
          <w:rPr>
            <w:i/>
            <w:noProof/>
          </w:rPr>
          <w:delText xml:space="preserve">Johannesburg’s </w:delText>
        </w:r>
      </w:del>
      <w:ins w:id="475" w:author="Craig Parker" w:date="2024-03-11T12:08:00Z">
        <w:r w:rsidR="00E178EB" w:rsidRPr="002D0733">
          <w:rPr>
            <w:i/>
            <w:noProof/>
          </w:rPr>
          <w:t>Johannesburg</w:t>
        </w:r>
        <w:r w:rsidR="00E178EB">
          <w:rPr>
            <w:i/>
            <w:noProof/>
          </w:rPr>
          <w:t>'</w:t>
        </w:r>
        <w:r w:rsidR="00E178EB" w:rsidRPr="002D0733">
          <w:rPr>
            <w:i/>
            <w:noProof/>
          </w:rPr>
          <w:t xml:space="preserve">s </w:t>
        </w:r>
      </w:ins>
      <w:r w:rsidRPr="002D0733">
        <w:rPr>
          <w:i/>
          <w:noProof/>
        </w:rPr>
        <w:t>Inner-City.</w:t>
      </w:r>
      <w:r w:rsidRPr="002D0733">
        <w:rPr>
          <w:noProof/>
        </w:rPr>
        <w:t xml:space="preserve"> BMC Public Health, 2017. </w:t>
      </w:r>
      <w:r w:rsidRPr="002D0733">
        <w:rPr>
          <w:b/>
          <w:noProof/>
        </w:rPr>
        <w:t>17</w:t>
      </w:r>
      <w:r w:rsidRPr="002D0733">
        <w:rPr>
          <w:noProof/>
        </w:rPr>
        <w:t>.</w:t>
      </w:r>
    </w:p>
    <w:p w14:paraId="5EDF3696" w14:textId="020DB3B4" w:rsidR="002D0733" w:rsidRPr="002D0733" w:rsidRDefault="002D0733" w:rsidP="002D0733">
      <w:pPr>
        <w:pStyle w:val="EndNoteBibliography"/>
        <w:spacing w:after="0"/>
        <w:ind w:left="720" w:hanging="720"/>
        <w:rPr>
          <w:i/>
          <w:noProof/>
        </w:rPr>
      </w:pPr>
      <w:r w:rsidRPr="002D0733">
        <w:rPr>
          <w:noProof/>
        </w:rPr>
        <w:t>26.</w:t>
      </w:r>
      <w:r w:rsidRPr="002D0733">
        <w:rPr>
          <w:noProof/>
        </w:rPr>
        <w:tab/>
      </w:r>
      <w:r w:rsidRPr="002D0733">
        <w:rPr>
          <w:i/>
          <w:noProof/>
        </w:rPr>
        <w:t xml:space="preserve">Macrotrends. (2023). Johannesburg, South Africa Metro Area Population 1950-2023. Retrieved May 23, 2023, from </w:t>
      </w:r>
      <w:hyperlink r:id="rId23" w:history="1">
        <w:r w:rsidRPr="002D0733">
          <w:rPr>
            <w:rStyle w:val="Hyperlink"/>
            <w:i/>
            <w:noProof/>
          </w:rPr>
          <w:t>https://www.macrotrends.net/cities/22486/johannesburg/population</w:t>
        </w:r>
      </w:hyperlink>
      <w:r w:rsidRPr="002D0733">
        <w:rPr>
          <w:i/>
          <w:noProof/>
        </w:rPr>
        <w:t>.</w:t>
      </w:r>
    </w:p>
    <w:p w14:paraId="1834EB00" w14:textId="62B3BBCF" w:rsidR="002D0733" w:rsidRPr="002D0733" w:rsidRDefault="002D0733" w:rsidP="002D0733">
      <w:pPr>
        <w:pStyle w:val="EndNoteBibliography"/>
        <w:spacing w:after="0"/>
        <w:ind w:left="720" w:hanging="720"/>
        <w:rPr>
          <w:noProof/>
        </w:rPr>
      </w:pPr>
      <w:r w:rsidRPr="002D0733">
        <w:rPr>
          <w:noProof/>
        </w:rPr>
        <w:lastRenderedPageBreak/>
        <w:t>27.</w:t>
      </w:r>
      <w:r w:rsidRPr="002D0733">
        <w:rPr>
          <w:noProof/>
        </w:rPr>
        <w:tab/>
        <w:t xml:space="preserve">Venter, Z.S., et al., </w:t>
      </w:r>
      <w:r w:rsidRPr="002D0733">
        <w:rPr>
          <w:i/>
          <w:noProof/>
        </w:rPr>
        <w:t>Green Apartheid: Urban green infrastructure remains unequally distributed across income and race geographies in South Africa.</w:t>
      </w:r>
      <w:r w:rsidRPr="002D0733">
        <w:rPr>
          <w:noProof/>
        </w:rPr>
        <w:t xml:space="preserve"> Landscape and Urban Planning, 2020. </w:t>
      </w:r>
      <w:r w:rsidRPr="002D0733">
        <w:rPr>
          <w:b/>
          <w:noProof/>
        </w:rPr>
        <w:t>203</w:t>
      </w:r>
      <w:r w:rsidRPr="002D0733">
        <w:rPr>
          <w:noProof/>
        </w:rPr>
        <w:t>: p. 103889.</w:t>
      </w:r>
    </w:p>
    <w:p w14:paraId="19BA2D7D" w14:textId="77777777" w:rsidR="002D0733" w:rsidRPr="002D0733" w:rsidRDefault="002D0733" w:rsidP="002D0733">
      <w:pPr>
        <w:pStyle w:val="EndNoteBibliography"/>
        <w:spacing w:after="0"/>
        <w:ind w:left="720" w:hanging="720"/>
        <w:rPr>
          <w:noProof/>
        </w:rPr>
      </w:pPr>
      <w:r w:rsidRPr="002D0733">
        <w:rPr>
          <w:noProof/>
        </w:rPr>
        <w:t>28.</w:t>
      </w:r>
      <w:r w:rsidRPr="002D0733">
        <w:rPr>
          <w:noProof/>
        </w:rPr>
        <w:tab/>
        <w:t xml:space="preserve">Granado, S., et al., </w:t>
      </w:r>
      <w:r w:rsidRPr="002D0733">
        <w:rPr>
          <w:i/>
          <w:noProof/>
        </w:rPr>
        <w:t>Appropriating "malaria": local responses to malaria treatment and prevention in Abidjan, Cote d'Ivoire.</w:t>
      </w:r>
      <w:r w:rsidRPr="002D0733">
        <w:rPr>
          <w:noProof/>
        </w:rPr>
        <w:t xml:space="preserve"> Med Anthropol, 2011. </w:t>
      </w:r>
      <w:r w:rsidRPr="002D0733">
        <w:rPr>
          <w:b/>
          <w:noProof/>
        </w:rPr>
        <w:t>30</w:t>
      </w:r>
      <w:r w:rsidRPr="002D0733">
        <w:rPr>
          <w:noProof/>
        </w:rPr>
        <w:t>(1): p. 102-21.</w:t>
      </w:r>
    </w:p>
    <w:p w14:paraId="2666C837" w14:textId="2438CF9E" w:rsidR="002D0733" w:rsidRPr="002D0733" w:rsidRDefault="002D0733" w:rsidP="002D0733">
      <w:pPr>
        <w:pStyle w:val="EndNoteBibliography"/>
        <w:spacing w:after="0"/>
        <w:ind w:left="720" w:hanging="720"/>
        <w:rPr>
          <w:noProof/>
        </w:rPr>
      </w:pPr>
      <w:r w:rsidRPr="002D0733">
        <w:rPr>
          <w:noProof/>
        </w:rPr>
        <w:t>29.</w:t>
      </w:r>
      <w:r w:rsidRPr="002D0733">
        <w:rPr>
          <w:noProof/>
        </w:rPr>
        <w:tab/>
        <w:t xml:space="preserve">Djomand, G., et al., </w:t>
      </w:r>
      <w:r w:rsidRPr="002D0733">
        <w:rPr>
          <w:i/>
          <w:noProof/>
        </w:rPr>
        <w:t>Virologic and immunologic outcomes and programmatic challenges of an antiretroviral treatment pilot project in Abidjan, Côte d'Ivoire.</w:t>
      </w:r>
      <w:r w:rsidRPr="002D0733">
        <w:rPr>
          <w:noProof/>
        </w:rPr>
        <w:t xml:space="preserve"> Aids, 2003. </w:t>
      </w:r>
      <w:r w:rsidRPr="002D0733">
        <w:rPr>
          <w:b/>
          <w:noProof/>
        </w:rPr>
        <w:t>17 Suppl 3</w:t>
      </w:r>
      <w:r w:rsidRPr="002D0733">
        <w:rPr>
          <w:noProof/>
        </w:rPr>
        <w:t>: p. S5-15.</w:t>
      </w:r>
    </w:p>
    <w:p w14:paraId="4FDD7807" w14:textId="32819B98" w:rsidR="002D0733" w:rsidRPr="002D0733" w:rsidRDefault="002D0733" w:rsidP="002D0733">
      <w:pPr>
        <w:pStyle w:val="EndNoteBibliography"/>
        <w:spacing w:after="0"/>
        <w:ind w:left="720" w:hanging="720"/>
        <w:rPr>
          <w:i/>
          <w:noProof/>
        </w:rPr>
      </w:pPr>
      <w:r w:rsidRPr="002D0733">
        <w:rPr>
          <w:noProof/>
        </w:rPr>
        <w:t>30.</w:t>
      </w:r>
      <w:r w:rsidRPr="002D0733">
        <w:rPr>
          <w:noProof/>
        </w:rPr>
        <w:tab/>
      </w:r>
      <w:r w:rsidRPr="002D0733">
        <w:rPr>
          <w:i/>
          <w:noProof/>
        </w:rPr>
        <w:t xml:space="preserve">World Population Review. (2023). Abidjan Population 2023. Retrieved May 23, 2023, from </w:t>
      </w:r>
      <w:hyperlink r:id="rId24" w:history="1">
        <w:r w:rsidRPr="002D0733">
          <w:rPr>
            <w:rStyle w:val="Hyperlink"/>
            <w:i/>
            <w:noProof/>
          </w:rPr>
          <w:t>https://worldpopulationreview.com/world-cities/abidjan-population</w:t>
        </w:r>
      </w:hyperlink>
      <w:r w:rsidRPr="002D0733">
        <w:rPr>
          <w:i/>
          <w:noProof/>
        </w:rPr>
        <w:t>.</w:t>
      </w:r>
    </w:p>
    <w:p w14:paraId="25314158" w14:textId="313ADCBA" w:rsidR="002D0733" w:rsidRPr="002D0733" w:rsidRDefault="002D0733" w:rsidP="002D0733">
      <w:pPr>
        <w:pStyle w:val="EndNoteBibliography"/>
        <w:spacing w:after="0"/>
        <w:ind w:left="720" w:hanging="720"/>
        <w:rPr>
          <w:noProof/>
        </w:rPr>
      </w:pPr>
      <w:r w:rsidRPr="002D0733">
        <w:rPr>
          <w:noProof/>
        </w:rPr>
        <w:t>31.</w:t>
      </w:r>
      <w:r w:rsidRPr="002D0733">
        <w:rPr>
          <w:noProof/>
        </w:rPr>
        <w:tab/>
        <w:t xml:space="preserve">Souverijns, N., et al., </w:t>
      </w:r>
      <w:r w:rsidRPr="002D0733">
        <w:rPr>
          <w:i/>
          <w:noProof/>
        </w:rPr>
        <w:t>Urban heat in Johannesburg and Ekurhuleni, South Africa: A meter-scale assessment and vulnerability analysis.</w:t>
      </w:r>
      <w:r w:rsidRPr="002D0733">
        <w:rPr>
          <w:noProof/>
        </w:rPr>
        <w:t xml:space="preserve"> Urban Climate, 2022. </w:t>
      </w:r>
      <w:r w:rsidRPr="002D0733">
        <w:rPr>
          <w:b/>
          <w:noProof/>
        </w:rPr>
        <w:t>46</w:t>
      </w:r>
      <w:r w:rsidRPr="002D0733">
        <w:rPr>
          <w:noProof/>
        </w:rPr>
        <w:t>: p. 101331.</w:t>
      </w:r>
    </w:p>
    <w:p w14:paraId="5EC5DA35" w14:textId="439063DC" w:rsidR="002D0733" w:rsidRPr="002D0733" w:rsidRDefault="002D0733" w:rsidP="002D0733">
      <w:pPr>
        <w:pStyle w:val="EndNoteBibliography"/>
        <w:spacing w:after="0"/>
        <w:ind w:left="720" w:hanging="720"/>
        <w:rPr>
          <w:i/>
          <w:noProof/>
        </w:rPr>
      </w:pPr>
      <w:r w:rsidRPr="002D0733">
        <w:rPr>
          <w:noProof/>
        </w:rPr>
        <w:t>32.</w:t>
      </w:r>
      <w:r w:rsidRPr="002D0733">
        <w:rPr>
          <w:noProof/>
        </w:rPr>
        <w:tab/>
      </w:r>
      <w:r w:rsidRPr="002D0733">
        <w:rPr>
          <w:i/>
          <w:noProof/>
        </w:rPr>
        <w:t xml:space="preserve">UN-Habitat. (n.d.). South Africa. Retrieved May 22, 2023, from </w:t>
      </w:r>
      <w:hyperlink r:id="rId25" w:history="1">
        <w:r w:rsidRPr="002D0733">
          <w:rPr>
            <w:rStyle w:val="Hyperlink"/>
            <w:i/>
            <w:noProof/>
          </w:rPr>
          <w:t>https://unhabitat.org/south-africa</w:t>
        </w:r>
      </w:hyperlink>
      <w:r w:rsidRPr="002D0733">
        <w:rPr>
          <w:i/>
          <w:noProof/>
        </w:rPr>
        <w:t>.</w:t>
      </w:r>
    </w:p>
    <w:p w14:paraId="34D960B4" w14:textId="6BDF2F1C" w:rsidR="002D0733" w:rsidRPr="002D0733" w:rsidRDefault="002D0733" w:rsidP="002D0733">
      <w:pPr>
        <w:pStyle w:val="EndNoteBibliography"/>
        <w:spacing w:after="0"/>
        <w:ind w:left="720" w:hanging="720"/>
        <w:rPr>
          <w:noProof/>
        </w:rPr>
      </w:pPr>
      <w:r w:rsidRPr="002D0733">
        <w:rPr>
          <w:noProof/>
        </w:rPr>
        <w:t>33.</w:t>
      </w:r>
      <w:r w:rsidRPr="002D0733">
        <w:rPr>
          <w:noProof/>
        </w:rPr>
        <w:tab/>
        <w:t xml:space="preserve">Dongo, K., M. Kablan, and F. Kouamé, </w:t>
      </w:r>
      <w:r w:rsidRPr="002D0733">
        <w:rPr>
          <w:i/>
          <w:noProof/>
        </w:rPr>
        <w:t xml:space="preserve">Mapping urban </w:t>
      </w:r>
      <w:ins w:id="476" w:author="Craig Parker" w:date="2024-03-11T12:08:00Z">
        <w:r w:rsidR="00E178EB" w:rsidRPr="002D0733">
          <w:rPr>
            <w:i/>
            <w:noProof/>
          </w:rPr>
          <w:t>residents</w:t>
        </w:r>
        <w:r w:rsidR="00E178EB">
          <w:rPr>
            <w:i/>
            <w:noProof/>
          </w:rPr>
          <w:t>'</w:t>
        </w:r>
        <w:r w:rsidR="00E178EB" w:rsidRPr="002D0733">
          <w:rPr>
            <w:i/>
            <w:noProof/>
          </w:rPr>
          <w:t xml:space="preserve"> </w:t>
        </w:r>
      </w:ins>
      <w:r w:rsidRPr="002D0733">
        <w:rPr>
          <w:i/>
          <w:noProof/>
        </w:rPr>
        <w:t xml:space="preserve">vulnerability to heat in Abidjan, Côte </w:t>
      </w:r>
      <w:ins w:id="477" w:author="Craig Parker" w:date="2024-03-11T12:08:00Z">
        <w:r w:rsidR="00E178EB" w:rsidRPr="002D0733">
          <w:rPr>
            <w:i/>
            <w:noProof/>
          </w:rPr>
          <w:t>d</w:t>
        </w:r>
        <w:r w:rsidR="00E178EB">
          <w:rPr>
            <w:i/>
            <w:noProof/>
          </w:rPr>
          <w:t>'</w:t>
        </w:r>
        <w:r w:rsidR="00E178EB" w:rsidRPr="002D0733">
          <w:rPr>
            <w:i/>
            <w:noProof/>
          </w:rPr>
          <w:t>Ivoire</w:t>
        </w:r>
      </w:ins>
      <w:r w:rsidRPr="002D0733">
        <w:rPr>
          <w:i/>
          <w:noProof/>
        </w:rPr>
        <w:t>.</w:t>
      </w:r>
      <w:r w:rsidRPr="002D0733">
        <w:rPr>
          <w:noProof/>
        </w:rPr>
        <w:t xml:space="preserve"> Climate and Development, 2018. </w:t>
      </w:r>
      <w:r w:rsidRPr="002D0733">
        <w:rPr>
          <w:b/>
          <w:noProof/>
        </w:rPr>
        <w:t>10</w:t>
      </w:r>
      <w:r w:rsidRPr="002D0733">
        <w:rPr>
          <w:noProof/>
        </w:rPr>
        <w:t>: p. 1-14.</w:t>
      </w:r>
    </w:p>
    <w:p w14:paraId="1DB78BFC" w14:textId="71D41338" w:rsidR="002D0733" w:rsidRPr="002D0733" w:rsidRDefault="002D0733" w:rsidP="002D0733">
      <w:pPr>
        <w:pStyle w:val="EndNoteBibliography"/>
        <w:spacing w:after="0"/>
        <w:ind w:left="720" w:hanging="720"/>
        <w:rPr>
          <w:noProof/>
        </w:rPr>
      </w:pPr>
      <w:r w:rsidRPr="002D0733">
        <w:rPr>
          <w:noProof/>
        </w:rPr>
        <w:t>34.</w:t>
      </w:r>
      <w:r w:rsidRPr="002D0733">
        <w:rPr>
          <w:noProof/>
        </w:rPr>
        <w:tab/>
        <w:t xml:space="preserve">Bakhtsiyarava, M., et al., </w:t>
      </w:r>
      <w:r w:rsidRPr="002D0733">
        <w:rPr>
          <w:i/>
          <w:noProof/>
        </w:rPr>
        <w:t>Modification of temperature-related human mortality by area-level socio</w:t>
      </w:r>
      <w:ins w:id="478" w:author="Craig Parker" w:date="2024-03-11T12:19:00Z">
        <w:r w:rsidR="00A42806">
          <w:rPr>
            <w:i/>
            <w:noProof/>
          </w:rPr>
          <w:t>-</w:t>
        </w:r>
      </w:ins>
      <w:r w:rsidRPr="002D0733">
        <w:rPr>
          <w:i/>
          <w:noProof/>
        </w:rPr>
        <w:t>economic and demographic characteristics in Latin American cities.</w:t>
      </w:r>
      <w:r w:rsidRPr="002D0733">
        <w:rPr>
          <w:noProof/>
        </w:rPr>
        <w:t xml:space="preserve"> Soc Sci Med, 2023. </w:t>
      </w:r>
      <w:r w:rsidRPr="002D0733">
        <w:rPr>
          <w:b/>
          <w:noProof/>
        </w:rPr>
        <w:t>317</w:t>
      </w:r>
      <w:r w:rsidRPr="002D0733">
        <w:rPr>
          <w:noProof/>
        </w:rPr>
        <w:t>: p. 115526.</w:t>
      </w:r>
    </w:p>
    <w:p w14:paraId="77AEBA85" w14:textId="3B59C908" w:rsidR="002D0733" w:rsidRPr="002D0733" w:rsidRDefault="002D0733" w:rsidP="002D0733">
      <w:pPr>
        <w:pStyle w:val="EndNoteBibliography"/>
        <w:spacing w:after="0"/>
        <w:ind w:left="720" w:hanging="720"/>
        <w:rPr>
          <w:noProof/>
        </w:rPr>
      </w:pPr>
      <w:r w:rsidRPr="002D0733">
        <w:rPr>
          <w:noProof/>
        </w:rPr>
        <w:t>35.</w:t>
      </w:r>
      <w:r w:rsidRPr="002D0733">
        <w:rPr>
          <w:noProof/>
        </w:rPr>
        <w:tab/>
        <w:t xml:space="preserve">Voelkel, J., et al., </w:t>
      </w:r>
      <w:r w:rsidRPr="002D0733">
        <w:rPr>
          <w:i/>
          <w:noProof/>
        </w:rPr>
        <w:t>Assessing Vulnerability to Urban Heat: A Study of Disproportionate Heat Exposure and Access to Refuge by Socio-Demographic Status in Portland, Oregon.</w:t>
      </w:r>
      <w:r w:rsidRPr="002D0733">
        <w:rPr>
          <w:noProof/>
        </w:rPr>
        <w:t xml:space="preserve"> Int J Environ Res Public Health, 2018. </w:t>
      </w:r>
      <w:r w:rsidRPr="002D0733">
        <w:rPr>
          <w:b/>
          <w:noProof/>
        </w:rPr>
        <w:t>15</w:t>
      </w:r>
      <w:r w:rsidRPr="002D0733">
        <w:rPr>
          <w:noProof/>
        </w:rPr>
        <w:t>(4).</w:t>
      </w:r>
    </w:p>
    <w:p w14:paraId="16C221EE" w14:textId="7E8201DB" w:rsidR="002D0733" w:rsidRPr="002D0733" w:rsidRDefault="002D0733" w:rsidP="002D0733">
      <w:pPr>
        <w:pStyle w:val="EndNoteBibliography"/>
        <w:spacing w:after="0"/>
        <w:ind w:left="720" w:hanging="720"/>
        <w:rPr>
          <w:noProof/>
        </w:rPr>
      </w:pPr>
      <w:r w:rsidRPr="002D0733">
        <w:rPr>
          <w:noProof/>
        </w:rPr>
        <w:t>36.</w:t>
      </w:r>
      <w:r w:rsidRPr="002D0733">
        <w:rPr>
          <w:noProof/>
        </w:rPr>
        <w:tab/>
        <w:t xml:space="preserve">Metzger, K.B., K. Ito, and T.D. Matte, </w:t>
      </w:r>
      <w:r w:rsidRPr="002D0733">
        <w:rPr>
          <w:i/>
          <w:noProof/>
        </w:rPr>
        <w:t>Summer heat and mortality in New York City: how hot is too hot?</w:t>
      </w:r>
      <w:r w:rsidRPr="002D0733">
        <w:rPr>
          <w:noProof/>
        </w:rPr>
        <w:t xml:space="preserve"> Environ Health Perspect, 2010. </w:t>
      </w:r>
      <w:r w:rsidRPr="002D0733">
        <w:rPr>
          <w:b/>
          <w:noProof/>
        </w:rPr>
        <w:t>118</w:t>
      </w:r>
      <w:r w:rsidRPr="002D0733">
        <w:rPr>
          <w:noProof/>
        </w:rPr>
        <w:t>(1): p. 80-6.</w:t>
      </w:r>
    </w:p>
    <w:p w14:paraId="373C1FBF" w14:textId="5C8E3979" w:rsidR="002D0733" w:rsidRPr="002D0733" w:rsidRDefault="002D0733" w:rsidP="002D0733">
      <w:pPr>
        <w:pStyle w:val="EndNoteBibliography"/>
        <w:spacing w:after="0"/>
        <w:ind w:left="720" w:hanging="720"/>
        <w:rPr>
          <w:noProof/>
        </w:rPr>
      </w:pPr>
      <w:r w:rsidRPr="002D0733">
        <w:rPr>
          <w:noProof/>
        </w:rPr>
        <w:t>37.</w:t>
      </w:r>
      <w:r w:rsidRPr="002D0733">
        <w:rPr>
          <w:noProof/>
        </w:rPr>
        <w:tab/>
        <w:t xml:space="preserve">Arsad, F.S., et al., </w:t>
      </w:r>
      <w:r w:rsidRPr="002D0733">
        <w:rPr>
          <w:i/>
          <w:noProof/>
        </w:rPr>
        <w:t>The Impact of Heatwaves on Mortality and Morbidity and the Associated Vulnerability Factors: A Systematic Review.</w:t>
      </w:r>
      <w:r w:rsidRPr="002D0733">
        <w:rPr>
          <w:noProof/>
        </w:rPr>
        <w:t xml:space="preserve"> Int J Environ Res Public Health, 2022. </w:t>
      </w:r>
      <w:r w:rsidRPr="002D0733">
        <w:rPr>
          <w:b/>
          <w:noProof/>
        </w:rPr>
        <w:t>19</w:t>
      </w:r>
      <w:r w:rsidRPr="002D0733">
        <w:rPr>
          <w:noProof/>
        </w:rPr>
        <w:t>(23).</w:t>
      </w:r>
    </w:p>
    <w:p w14:paraId="42A6A178" w14:textId="45D52116" w:rsidR="002D0733" w:rsidRPr="002D0733" w:rsidRDefault="002D0733" w:rsidP="002D0733">
      <w:pPr>
        <w:pStyle w:val="EndNoteBibliography"/>
        <w:spacing w:after="0"/>
        <w:ind w:left="720" w:hanging="720"/>
        <w:rPr>
          <w:noProof/>
        </w:rPr>
      </w:pPr>
      <w:r w:rsidRPr="002D0733">
        <w:rPr>
          <w:noProof/>
        </w:rPr>
        <w:t>38.</w:t>
      </w:r>
      <w:r w:rsidRPr="002D0733">
        <w:rPr>
          <w:noProof/>
        </w:rPr>
        <w:tab/>
        <w:t xml:space="preserve">United Nations Department of Economic and Social Affairs Population Division, </w:t>
      </w:r>
      <w:r w:rsidRPr="002D0733">
        <w:rPr>
          <w:i/>
          <w:noProof/>
        </w:rPr>
        <w:t>World Urbanization Prospects: The 2018 Revision (ST/ESA/SER.A/420). New York: United Nations.</w:t>
      </w:r>
      <w:r w:rsidRPr="002D0733">
        <w:rPr>
          <w:noProof/>
        </w:rPr>
        <w:t xml:space="preserve"> </w:t>
      </w:r>
      <w:hyperlink r:id="rId26" w:history="1">
        <w:r w:rsidRPr="002D0733">
          <w:rPr>
            <w:rStyle w:val="Hyperlink"/>
            <w:noProof/>
          </w:rPr>
          <w:t>https://population.un.org/wup/</w:t>
        </w:r>
      </w:hyperlink>
      <w:r w:rsidRPr="002D0733">
        <w:rPr>
          <w:noProof/>
        </w:rPr>
        <w:t>, 2019.</w:t>
      </w:r>
    </w:p>
    <w:p w14:paraId="53A9D582" w14:textId="1C631E30" w:rsidR="002D0733" w:rsidRPr="002D0733" w:rsidRDefault="002D0733" w:rsidP="002D0733">
      <w:pPr>
        <w:pStyle w:val="EndNoteBibliography"/>
        <w:spacing w:after="0"/>
        <w:ind w:left="720" w:hanging="720"/>
        <w:rPr>
          <w:noProof/>
        </w:rPr>
      </w:pPr>
      <w:r w:rsidRPr="002D0733">
        <w:rPr>
          <w:noProof/>
        </w:rPr>
        <w:t>39.</w:t>
      </w:r>
      <w:r w:rsidRPr="002D0733">
        <w:rPr>
          <w:noProof/>
        </w:rPr>
        <w:tab/>
        <w:t xml:space="preserve">Rathi, S.K., et al., </w:t>
      </w:r>
      <w:r w:rsidRPr="002D0733">
        <w:rPr>
          <w:i/>
          <w:noProof/>
        </w:rPr>
        <w:t>A Heat Vulnerability Index: Spatial Patterns of Exposure, Sensitivity and Adaptive Capacity for Urbanites of Four Cities of India.</w:t>
      </w:r>
      <w:r w:rsidRPr="002D0733">
        <w:rPr>
          <w:noProof/>
        </w:rPr>
        <w:t xml:space="preserve"> Int J Environ Res Public Health, 2021. </w:t>
      </w:r>
      <w:r w:rsidRPr="002D0733">
        <w:rPr>
          <w:b/>
          <w:noProof/>
        </w:rPr>
        <w:t>19</w:t>
      </w:r>
      <w:r w:rsidRPr="002D0733">
        <w:rPr>
          <w:noProof/>
        </w:rPr>
        <w:t>(1).</w:t>
      </w:r>
    </w:p>
    <w:p w14:paraId="40C62A30" w14:textId="3C66E530" w:rsidR="002D0733" w:rsidRPr="002D0733" w:rsidRDefault="002D0733" w:rsidP="002D0733">
      <w:pPr>
        <w:pStyle w:val="EndNoteBibliography"/>
        <w:spacing w:after="0"/>
        <w:ind w:left="720" w:hanging="720"/>
        <w:rPr>
          <w:i/>
          <w:noProof/>
        </w:rPr>
      </w:pPr>
      <w:r w:rsidRPr="002D0733">
        <w:rPr>
          <w:noProof/>
        </w:rPr>
        <w:t>40.</w:t>
      </w:r>
      <w:r w:rsidRPr="002D0733">
        <w:rPr>
          <w:noProof/>
        </w:rPr>
        <w:tab/>
      </w:r>
      <w:r w:rsidRPr="002D0733">
        <w:rPr>
          <w:i/>
          <w:noProof/>
        </w:rPr>
        <w:t xml:space="preserve">World Health Organization. (n.d.). Social Determinants of Health. Retrieved July 4, 2023, from </w:t>
      </w:r>
      <w:hyperlink r:id="rId27" w:anchor="tab=tab_1" w:history="1">
        <w:r w:rsidRPr="002D0733">
          <w:rPr>
            <w:rStyle w:val="Hyperlink"/>
            <w:i/>
            <w:noProof/>
          </w:rPr>
          <w:t>https://www.who.int/health-topics/social-determinants-of-health#tab=tab_1</w:t>
        </w:r>
      </w:hyperlink>
      <w:r w:rsidRPr="002D0733">
        <w:rPr>
          <w:i/>
          <w:noProof/>
        </w:rPr>
        <w:t>.</w:t>
      </w:r>
    </w:p>
    <w:p w14:paraId="2DD6558D" w14:textId="2BB96C00" w:rsidR="002D0733" w:rsidRPr="002D0733" w:rsidRDefault="002D0733" w:rsidP="002D0733">
      <w:pPr>
        <w:pStyle w:val="EndNoteBibliography"/>
        <w:spacing w:after="0"/>
        <w:ind w:left="720" w:hanging="720"/>
        <w:rPr>
          <w:noProof/>
        </w:rPr>
      </w:pPr>
      <w:r w:rsidRPr="002D0733">
        <w:rPr>
          <w:noProof/>
        </w:rPr>
        <w:t>41.</w:t>
      </w:r>
      <w:r w:rsidRPr="002D0733">
        <w:rPr>
          <w:noProof/>
        </w:rPr>
        <w:tab/>
        <w:t xml:space="preserve">Wolf, S.T., D.J. Vecellio, and W.L. Kenney. </w:t>
      </w:r>
      <w:r w:rsidRPr="002D0733">
        <w:rPr>
          <w:i/>
          <w:noProof/>
        </w:rPr>
        <w:t>Adverse heat-health outcomes and critical environmental limits (PSU HEAT Project)</w:t>
      </w:r>
      <w:r w:rsidRPr="002D0733">
        <w:rPr>
          <w:noProof/>
        </w:rPr>
        <w:t>. 2022.</w:t>
      </w:r>
    </w:p>
    <w:p w14:paraId="23A82689" w14:textId="0370F579" w:rsidR="002D0733" w:rsidRPr="002D0733" w:rsidRDefault="002D0733" w:rsidP="002D0733">
      <w:pPr>
        <w:pStyle w:val="EndNoteBibliography"/>
        <w:spacing w:after="0"/>
        <w:ind w:left="720" w:hanging="720"/>
        <w:rPr>
          <w:noProof/>
        </w:rPr>
      </w:pPr>
      <w:r w:rsidRPr="002D0733">
        <w:rPr>
          <w:noProof/>
        </w:rPr>
        <w:t>42.</w:t>
      </w:r>
      <w:r w:rsidRPr="002D0733">
        <w:rPr>
          <w:noProof/>
        </w:rPr>
        <w:tab/>
        <w:t xml:space="preserve">Schubert, S. </w:t>
      </w:r>
      <w:r w:rsidRPr="002D0733">
        <w:rPr>
          <w:i/>
          <w:noProof/>
        </w:rPr>
        <w:t>An Update on Experimental Climate Prediction and Analysis Products Being Developed at NASA's Global Modeling and Assimilation Office</w:t>
      </w:r>
      <w:r w:rsidRPr="002D0733">
        <w:rPr>
          <w:noProof/>
        </w:rPr>
        <w:t>. 2011.</w:t>
      </w:r>
    </w:p>
    <w:p w14:paraId="74AA6AC2" w14:textId="1F85E2A6" w:rsidR="002D0733" w:rsidRPr="002D0733" w:rsidRDefault="002D0733" w:rsidP="002D0733">
      <w:pPr>
        <w:pStyle w:val="EndNoteBibliography"/>
        <w:spacing w:after="0"/>
        <w:ind w:left="720" w:hanging="720"/>
        <w:rPr>
          <w:noProof/>
        </w:rPr>
      </w:pPr>
      <w:r w:rsidRPr="002D0733">
        <w:rPr>
          <w:noProof/>
        </w:rPr>
        <w:t>43.</w:t>
      </w:r>
      <w:r w:rsidRPr="002D0733">
        <w:rPr>
          <w:noProof/>
        </w:rPr>
        <w:tab/>
        <w:t xml:space="preserve">Riedel, M., S.E. Dosso, and L. Beran, </w:t>
      </w:r>
      <w:r w:rsidRPr="002D0733">
        <w:rPr>
          <w:i/>
          <w:noProof/>
        </w:rPr>
        <w:t>Uncertainty estimation for amplitude variation with offset (AVO) inversion.</w:t>
      </w:r>
      <w:r w:rsidRPr="002D0733">
        <w:rPr>
          <w:noProof/>
        </w:rPr>
        <w:t xml:space="preserve"> Geophysics, 2003. </w:t>
      </w:r>
      <w:r w:rsidRPr="002D0733">
        <w:rPr>
          <w:b/>
          <w:noProof/>
        </w:rPr>
        <w:t>68</w:t>
      </w:r>
      <w:r w:rsidRPr="002D0733">
        <w:rPr>
          <w:noProof/>
        </w:rPr>
        <w:t>(5): p. 1485-1496.</w:t>
      </w:r>
    </w:p>
    <w:p w14:paraId="6B21FC6D" w14:textId="39E243A3" w:rsidR="002D0733" w:rsidRPr="002D0733" w:rsidRDefault="002D0733" w:rsidP="002D0733">
      <w:pPr>
        <w:pStyle w:val="EndNoteBibliography"/>
        <w:spacing w:after="0"/>
        <w:ind w:left="720" w:hanging="720"/>
        <w:rPr>
          <w:noProof/>
        </w:rPr>
      </w:pPr>
      <w:r w:rsidRPr="002D0733">
        <w:rPr>
          <w:noProof/>
        </w:rPr>
        <w:t>44.</w:t>
      </w:r>
      <w:r w:rsidRPr="002D0733">
        <w:rPr>
          <w:noProof/>
        </w:rPr>
        <w:tab/>
        <w:t xml:space="preserve">Alonso, L. and F. Renard, </w:t>
      </w:r>
      <w:r w:rsidRPr="002D0733">
        <w:rPr>
          <w:i/>
          <w:noProof/>
        </w:rPr>
        <w:t>A Comparative Study of the Physiological and Socio</w:t>
      </w:r>
      <w:ins w:id="479" w:author="Craig Parker" w:date="2024-03-11T12:19:00Z">
        <w:r w:rsidR="00A42806">
          <w:rPr>
            <w:i/>
            <w:noProof/>
          </w:rPr>
          <w:t>-</w:t>
        </w:r>
      </w:ins>
      <w:ins w:id="480" w:author="Craig Parker" w:date="2024-03-11T12:07:00Z">
        <w:r w:rsidR="003F68BA">
          <w:rPr>
            <w:i/>
            <w:noProof/>
          </w:rPr>
          <w:t>e</w:t>
        </w:r>
      </w:ins>
      <w:r w:rsidRPr="002D0733">
        <w:rPr>
          <w:i/>
          <w:noProof/>
        </w:rPr>
        <w:t>conomic Vulnerabilities to Heat Waves of the Population of the Metropolis of Lyon (France) in a Climate Change Context.</w:t>
      </w:r>
      <w:r w:rsidRPr="002D0733">
        <w:rPr>
          <w:noProof/>
        </w:rPr>
        <w:t xml:space="preserve"> International Journal of Environmental Research and Public Health, 2020. </w:t>
      </w:r>
      <w:r w:rsidRPr="002D0733">
        <w:rPr>
          <w:b/>
          <w:noProof/>
        </w:rPr>
        <w:t>17</w:t>
      </w:r>
      <w:r w:rsidRPr="002D0733">
        <w:rPr>
          <w:noProof/>
        </w:rPr>
        <w:t>(3): p. 1004.</w:t>
      </w:r>
    </w:p>
    <w:p w14:paraId="04A53BFA" w14:textId="0E6534D3" w:rsidR="002D0733" w:rsidRPr="002D0733" w:rsidRDefault="002D0733" w:rsidP="002D0733">
      <w:pPr>
        <w:pStyle w:val="EndNoteBibliography"/>
        <w:spacing w:after="0"/>
        <w:ind w:left="720" w:hanging="720"/>
        <w:rPr>
          <w:i/>
          <w:noProof/>
        </w:rPr>
      </w:pPr>
      <w:r w:rsidRPr="002D0733">
        <w:rPr>
          <w:noProof/>
        </w:rPr>
        <w:t>45.</w:t>
      </w:r>
      <w:r w:rsidRPr="002D0733">
        <w:rPr>
          <w:noProof/>
        </w:rPr>
        <w:tab/>
      </w:r>
      <w:r w:rsidRPr="002D0733">
        <w:rPr>
          <w:i/>
          <w:noProof/>
        </w:rPr>
        <w:t xml:space="preserve">Gauteng City-Region Observatory (2019). Quality of life in the Gauteng city-region: A report on key indicators. Retrieved from </w:t>
      </w:r>
      <w:hyperlink r:id="rId28" w:history="1">
        <w:r w:rsidRPr="002D0733">
          <w:rPr>
            <w:rStyle w:val="Hyperlink"/>
            <w:i/>
            <w:noProof/>
          </w:rPr>
          <w:t>https://www.gcro.ac.za/about/annual-reports/</w:t>
        </w:r>
      </w:hyperlink>
      <w:r w:rsidRPr="002D0733">
        <w:rPr>
          <w:i/>
          <w:noProof/>
        </w:rPr>
        <w:t>.</w:t>
      </w:r>
    </w:p>
    <w:p w14:paraId="1844AE59" w14:textId="5BA82977" w:rsidR="002D0733" w:rsidRPr="002D0733" w:rsidRDefault="002D0733" w:rsidP="002D0733">
      <w:pPr>
        <w:pStyle w:val="EndNoteBibliography"/>
        <w:spacing w:after="0"/>
        <w:ind w:left="720" w:hanging="720"/>
        <w:rPr>
          <w:noProof/>
        </w:rPr>
      </w:pPr>
      <w:r w:rsidRPr="002D0733">
        <w:rPr>
          <w:noProof/>
        </w:rPr>
        <w:t>46.</w:t>
      </w:r>
      <w:r w:rsidRPr="002D0733">
        <w:rPr>
          <w:noProof/>
        </w:rPr>
        <w:tab/>
        <w:t xml:space="preserve">National Institute of Statistics of Côte, d.I., </w:t>
      </w:r>
      <w:r w:rsidRPr="002D0733">
        <w:rPr>
          <w:i/>
          <w:noProof/>
        </w:rPr>
        <w:t>National Institute of Statistics of Côte d'Ivoire Datasets</w:t>
      </w:r>
      <w:r w:rsidRPr="002D0733">
        <w:rPr>
          <w:noProof/>
        </w:rPr>
        <w:t>. INS.</w:t>
      </w:r>
    </w:p>
    <w:p w14:paraId="68CEC172" w14:textId="5D4B9784" w:rsidR="002D0733" w:rsidRPr="002D0733" w:rsidRDefault="002D0733" w:rsidP="002D0733">
      <w:pPr>
        <w:pStyle w:val="EndNoteBibliography"/>
        <w:spacing w:after="0"/>
        <w:ind w:left="720" w:hanging="720"/>
        <w:rPr>
          <w:noProof/>
        </w:rPr>
      </w:pPr>
      <w:r w:rsidRPr="002D0733">
        <w:rPr>
          <w:noProof/>
        </w:rPr>
        <w:t>47.</w:t>
      </w:r>
      <w:r w:rsidRPr="002D0733">
        <w:rPr>
          <w:noProof/>
        </w:rPr>
        <w:tab/>
        <w:t xml:space="preserve">Hofierka, J., M. Gallay, and K. Onačillová, </w:t>
      </w:r>
      <w:r w:rsidRPr="002D0733">
        <w:rPr>
          <w:i/>
          <w:noProof/>
        </w:rPr>
        <w:t>Physically-based land surface temperature modeling in urban areas using a 3-D city model and multispectral satellite data.</w:t>
      </w:r>
      <w:r w:rsidRPr="002D0733">
        <w:rPr>
          <w:noProof/>
        </w:rPr>
        <w:t xml:space="preserve"> urban climate, 2020. </w:t>
      </w:r>
      <w:r w:rsidRPr="002D0733">
        <w:rPr>
          <w:b/>
          <w:noProof/>
        </w:rPr>
        <w:t>31</w:t>
      </w:r>
      <w:r w:rsidRPr="002D0733">
        <w:rPr>
          <w:noProof/>
        </w:rPr>
        <w:t>: p. 100566.</w:t>
      </w:r>
    </w:p>
    <w:p w14:paraId="10071C09" w14:textId="38008243" w:rsidR="002D0733" w:rsidRPr="002D0733" w:rsidRDefault="002D0733" w:rsidP="002D0733">
      <w:pPr>
        <w:pStyle w:val="EndNoteBibliography"/>
        <w:spacing w:after="0"/>
        <w:ind w:left="720" w:hanging="720"/>
        <w:rPr>
          <w:noProof/>
        </w:rPr>
      </w:pPr>
      <w:r w:rsidRPr="002D0733">
        <w:rPr>
          <w:noProof/>
        </w:rPr>
        <w:lastRenderedPageBreak/>
        <w:t>48.</w:t>
      </w:r>
      <w:r w:rsidRPr="002D0733">
        <w:rPr>
          <w:noProof/>
        </w:rPr>
        <w:tab/>
        <w:t xml:space="preserve">Hooker, J., G. Duveiller, and A. Cescatti, </w:t>
      </w:r>
      <w:r w:rsidRPr="002D0733">
        <w:rPr>
          <w:i/>
          <w:noProof/>
        </w:rPr>
        <w:t>A global dataset of air temperature derived from satellite remote sensing and weather stations.</w:t>
      </w:r>
      <w:r w:rsidRPr="002D0733">
        <w:rPr>
          <w:noProof/>
        </w:rPr>
        <w:t xml:space="preserve"> Scientific Data, 2018. </w:t>
      </w:r>
      <w:r w:rsidRPr="002D0733">
        <w:rPr>
          <w:b/>
          <w:noProof/>
        </w:rPr>
        <w:t>5</w:t>
      </w:r>
      <w:r w:rsidRPr="002D0733">
        <w:rPr>
          <w:noProof/>
        </w:rPr>
        <w:t>(1): p. 180246.</w:t>
      </w:r>
    </w:p>
    <w:p w14:paraId="3D38D579" w14:textId="06921FFB" w:rsidR="002D0733" w:rsidRPr="002D0733" w:rsidRDefault="002D0733" w:rsidP="002D0733">
      <w:pPr>
        <w:pStyle w:val="EndNoteBibliography"/>
        <w:spacing w:after="0"/>
        <w:ind w:left="720" w:hanging="720"/>
        <w:rPr>
          <w:noProof/>
        </w:rPr>
      </w:pPr>
      <w:r w:rsidRPr="002D0733">
        <w:rPr>
          <w:noProof/>
        </w:rPr>
        <w:t>49.</w:t>
      </w:r>
      <w:r w:rsidRPr="002D0733">
        <w:rPr>
          <w:noProof/>
        </w:rPr>
        <w:tab/>
        <w:t xml:space="preserve">Maharjan, M., et al., </w:t>
      </w:r>
      <w:r w:rsidRPr="002D0733">
        <w:rPr>
          <w:i/>
          <w:noProof/>
        </w:rPr>
        <w:t>Evaluation of Urban Heat Island (UHI) Using Satellite Images in Densely Populated Cities of South Asia.</w:t>
      </w:r>
      <w:r w:rsidRPr="002D0733">
        <w:rPr>
          <w:noProof/>
        </w:rPr>
        <w:t xml:space="preserve"> Earth, 2021.</w:t>
      </w:r>
    </w:p>
    <w:p w14:paraId="34AE8BFD" w14:textId="2EE19948" w:rsidR="002D0733" w:rsidRPr="002D0733" w:rsidRDefault="002D0733" w:rsidP="002D0733">
      <w:pPr>
        <w:pStyle w:val="EndNoteBibliography"/>
        <w:spacing w:after="0"/>
        <w:ind w:left="720" w:hanging="720"/>
        <w:rPr>
          <w:noProof/>
        </w:rPr>
      </w:pPr>
      <w:r w:rsidRPr="002D0733">
        <w:rPr>
          <w:noProof/>
        </w:rPr>
        <w:t>50.</w:t>
      </w:r>
      <w:r w:rsidRPr="002D0733">
        <w:rPr>
          <w:noProof/>
        </w:rPr>
        <w:tab/>
        <w:t xml:space="preserve">Kershaw, P., et al. </w:t>
      </w:r>
      <w:r w:rsidRPr="002D0733">
        <w:rPr>
          <w:i/>
          <w:noProof/>
        </w:rPr>
        <w:t>Delivering resilient access to global climate projections data for the Copernicus Climate Data Store using a distributed data infrastructure and hybrid cloud model</w:t>
      </w:r>
      <w:r w:rsidRPr="002D0733">
        <w:rPr>
          <w:noProof/>
        </w:rPr>
        <w:t>. 2019.</w:t>
      </w:r>
    </w:p>
    <w:p w14:paraId="1CFCEB91" w14:textId="1FC2225F" w:rsidR="002D0733" w:rsidRPr="002D0733" w:rsidRDefault="002D0733" w:rsidP="002D0733">
      <w:pPr>
        <w:pStyle w:val="EndNoteBibliography"/>
        <w:spacing w:after="0"/>
        <w:ind w:left="720" w:hanging="720"/>
        <w:rPr>
          <w:noProof/>
        </w:rPr>
      </w:pPr>
      <w:r w:rsidRPr="002D0733">
        <w:rPr>
          <w:noProof/>
        </w:rPr>
        <w:t>51.</w:t>
      </w:r>
      <w:r w:rsidRPr="002D0733">
        <w:rPr>
          <w:noProof/>
        </w:rPr>
        <w:tab/>
      </w:r>
      <w:r w:rsidRPr="002D0733">
        <w:rPr>
          <w:i/>
          <w:noProof/>
        </w:rPr>
        <w:t>Copernicus Climate Data Store (CDS)</w:t>
      </w:r>
      <w:r w:rsidRPr="002D0733">
        <w:rPr>
          <w:noProof/>
        </w:rPr>
        <w:t>. 2024, Copernicus Climate Change Service (C3S).</w:t>
      </w:r>
    </w:p>
    <w:p w14:paraId="68B92C43" w14:textId="75AD475D" w:rsidR="002D0733" w:rsidRPr="002D0733" w:rsidRDefault="002D0733" w:rsidP="002D0733">
      <w:pPr>
        <w:pStyle w:val="EndNoteBibliography"/>
        <w:spacing w:after="0"/>
        <w:ind w:left="720" w:hanging="720"/>
        <w:rPr>
          <w:noProof/>
        </w:rPr>
      </w:pPr>
      <w:r w:rsidRPr="002D0733">
        <w:rPr>
          <w:noProof/>
        </w:rPr>
        <w:t>52.</w:t>
      </w:r>
      <w:r w:rsidRPr="002D0733">
        <w:rPr>
          <w:noProof/>
        </w:rPr>
        <w:tab/>
      </w:r>
      <w:r w:rsidRPr="002D0733">
        <w:rPr>
          <w:i/>
          <w:noProof/>
        </w:rPr>
        <w:t>Earth System Grid Federation (ESGF)</w:t>
      </w:r>
      <w:r w:rsidRPr="002D0733">
        <w:rPr>
          <w:noProof/>
        </w:rPr>
        <w:t>. 2024, ESGF.</w:t>
      </w:r>
    </w:p>
    <w:p w14:paraId="5BFE8241" w14:textId="1397A51D" w:rsidR="002D0733" w:rsidRPr="002D0733" w:rsidRDefault="002D0733" w:rsidP="002D0733">
      <w:pPr>
        <w:pStyle w:val="EndNoteBibliography"/>
        <w:spacing w:after="0"/>
        <w:ind w:left="720" w:hanging="720"/>
        <w:rPr>
          <w:noProof/>
        </w:rPr>
      </w:pPr>
      <w:r w:rsidRPr="002D0733">
        <w:rPr>
          <w:noProof/>
        </w:rPr>
        <w:t>53.</w:t>
      </w:r>
      <w:r w:rsidRPr="002D0733">
        <w:rPr>
          <w:noProof/>
        </w:rPr>
        <w:tab/>
        <w:t xml:space="preserve">Albrecht, C.M., et al., </w:t>
      </w:r>
      <w:r w:rsidRPr="002D0733">
        <w:rPr>
          <w:i/>
          <w:noProof/>
        </w:rPr>
        <w:t>Pairs (Re)Loaded: System Design &amp; Benchmarking For Scalable Geospatial Applications.</w:t>
      </w:r>
      <w:r w:rsidRPr="002D0733">
        <w:rPr>
          <w:noProof/>
        </w:rPr>
        <w:t xml:space="preserve"> 2020 IEEE Latin American GRSS &amp; ISPRS Remote Sensing Conference (LAGIRS), 2020: p. 488-493.</w:t>
      </w:r>
    </w:p>
    <w:p w14:paraId="6B6B823C" w14:textId="3BA5F36C" w:rsidR="002D0733" w:rsidRPr="002D0733" w:rsidRDefault="002D0733" w:rsidP="002D0733">
      <w:pPr>
        <w:pStyle w:val="EndNoteBibliography"/>
        <w:spacing w:after="0"/>
        <w:ind w:left="720" w:hanging="720"/>
        <w:rPr>
          <w:noProof/>
        </w:rPr>
      </w:pPr>
      <w:r w:rsidRPr="002D0733">
        <w:rPr>
          <w:noProof/>
        </w:rPr>
        <w:t>54.</w:t>
      </w:r>
      <w:r w:rsidRPr="002D0733">
        <w:rPr>
          <w:noProof/>
        </w:rPr>
        <w:tab/>
      </w:r>
      <w:r w:rsidRPr="002D0733">
        <w:rPr>
          <w:i/>
          <w:noProof/>
        </w:rPr>
        <w:t>10 m WorldCover 2020 v100</w:t>
      </w:r>
      <w:r w:rsidRPr="002D0733">
        <w:rPr>
          <w:noProof/>
        </w:rPr>
        <w:t>. 2021, European Space Agency (ESA).</w:t>
      </w:r>
    </w:p>
    <w:p w14:paraId="655B80C9" w14:textId="68783E50" w:rsidR="002D0733" w:rsidRPr="002D0733" w:rsidRDefault="002D0733" w:rsidP="002D0733">
      <w:pPr>
        <w:pStyle w:val="EndNoteBibliography"/>
        <w:spacing w:after="0"/>
        <w:ind w:left="720" w:hanging="720"/>
        <w:rPr>
          <w:noProof/>
        </w:rPr>
      </w:pPr>
      <w:r w:rsidRPr="002D0733">
        <w:rPr>
          <w:noProof/>
        </w:rPr>
        <w:t>55.</w:t>
      </w:r>
      <w:r w:rsidRPr="002D0733">
        <w:rPr>
          <w:noProof/>
        </w:rPr>
        <w:tab/>
      </w:r>
      <w:r w:rsidRPr="002D0733">
        <w:rPr>
          <w:i/>
          <w:noProof/>
        </w:rPr>
        <w:t>The Global Human Settlement Layer 2019 (GHSL 2019) public release</w:t>
      </w:r>
      <w:r w:rsidRPr="002D0733">
        <w:rPr>
          <w:noProof/>
        </w:rPr>
        <w:t>. 2021, Publications Office of the European Union, Luxembourg.</w:t>
      </w:r>
    </w:p>
    <w:p w14:paraId="1E0D1B49" w14:textId="67FB7939" w:rsidR="002D0733" w:rsidRPr="002D0733" w:rsidRDefault="002D0733" w:rsidP="002D0733">
      <w:pPr>
        <w:pStyle w:val="EndNoteBibliography"/>
        <w:spacing w:after="0"/>
        <w:ind w:left="720" w:hanging="720"/>
        <w:rPr>
          <w:noProof/>
        </w:rPr>
      </w:pPr>
      <w:r w:rsidRPr="002D0733">
        <w:rPr>
          <w:noProof/>
        </w:rPr>
        <w:t>56.</w:t>
      </w:r>
      <w:r w:rsidRPr="002D0733">
        <w:rPr>
          <w:noProof/>
        </w:rPr>
        <w:tab/>
        <w:t xml:space="preserve">Arifwidodo, S.D., P. Ratanawichit, and O. Chandrasiri. </w:t>
      </w:r>
      <w:r w:rsidRPr="002D0733">
        <w:rPr>
          <w:i/>
          <w:noProof/>
        </w:rPr>
        <w:t>Understanding the Implications of Urban Heat Island Effects on Household Energy Consumption and Public Health in Southeast Asian Cities: Evidence from Thailand and Indonesia</w:t>
      </w:r>
      <w:r w:rsidRPr="002D0733">
        <w:rPr>
          <w:noProof/>
        </w:rPr>
        <w:t>. 2020.</w:t>
      </w:r>
    </w:p>
    <w:p w14:paraId="584797DE" w14:textId="35666AB5" w:rsidR="002D0733" w:rsidRPr="002D0733" w:rsidRDefault="002D0733" w:rsidP="002D0733">
      <w:pPr>
        <w:pStyle w:val="EndNoteBibliography"/>
        <w:spacing w:after="0"/>
        <w:ind w:left="720" w:hanging="720"/>
        <w:rPr>
          <w:noProof/>
        </w:rPr>
      </w:pPr>
      <w:r w:rsidRPr="002D0733">
        <w:rPr>
          <w:noProof/>
        </w:rPr>
        <w:t>57.</w:t>
      </w:r>
      <w:r w:rsidRPr="002D0733">
        <w:rPr>
          <w:noProof/>
        </w:rPr>
        <w:tab/>
        <w:t xml:space="preserve">Han, S., et al., </w:t>
      </w:r>
      <w:r w:rsidRPr="002D0733">
        <w:rPr>
          <w:i/>
          <w:noProof/>
        </w:rPr>
        <w:t>Location Privacy-Preserving Distance Computation for Spatial Crowdsourcing.</w:t>
      </w:r>
      <w:r w:rsidRPr="002D0733">
        <w:rPr>
          <w:noProof/>
        </w:rPr>
        <w:t xml:space="preserve"> IEEE Internet of Things Journal, 2020. </w:t>
      </w:r>
      <w:r w:rsidRPr="002D0733">
        <w:rPr>
          <w:b/>
          <w:noProof/>
        </w:rPr>
        <w:t>7</w:t>
      </w:r>
      <w:r w:rsidRPr="002D0733">
        <w:rPr>
          <w:noProof/>
        </w:rPr>
        <w:t>: p. 7550-7563.</w:t>
      </w:r>
    </w:p>
    <w:p w14:paraId="2B0CF3A8" w14:textId="351863EB" w:rsidR="002D0733" w:rsidRPr="002D0733" w:rsidRDefault="002D0733" w:rsidP="002D0733">
      <w:pPr>
        <w:pStyle w:val="EndNoteBibliography"/>
        <w:spacing w:after="0"/>
        <w:ind w:left="720" w:hanging="720"/>
        <w:rPr>
          <w:noProof/>
        </w:rPr>
      </w:pPr>
      <w:r w:rsidRPr="002D0733">
        <w:rPr>
          <w:noProof/>
        </w:rPr>
        <w:t>58.</w:t>
      </w:r>
      <w:r w:rsidRPr="002D0733">
        <w:rPr>
          <w:noProof/>
        </w:rPr>
        <w:tab/>
        <w:t xml:space="preserve">Narod, S.A., </w:t>
      </w:r>
      <w:r w:rsidRPr="002D0733">
        <w:rPr>
          <w:i/>
          <w:noProof/>
        </w:rPr>
        <w:t>Countercurrents: The Bias of Choice.</w:t>
      </w:r>
      <w:r w:rsidRPr="002D0733">
        <w:rPr>
          <w:noProof/>
        </w:rPr>
        <w:t xml:space="preserve"> Current Oncology, 2019. </w:t>
      </w:r>
      <w:r w:rsidRPr="002D0733">
        <w:rPr>
          <w:b/>
          <w:noProof/>
        </w:rPr>
        <w:t>26</w:t>
      </w:r>
      <w:r w:rsidRPr="002D0733">
        <w:rPr>
          <w:noProof/>
        </w:rPr>
        <w:t>(6): p. 712-713.</w:t>
      </w:r>
    </w:p>
    <w:p w14:paraId="60184E37" w14:textId="03BDF0C3" w:rsidR="002D0733" w:rsidRPr="002D0733" w:rsidRDefault="002D0733" w:rsidP="002D0733">
      <w:pPr>
        <w:pStyle w:val="EndNoteBibliography"/>
        <w:spacing w:after="0"/>
        <w:ind w:left="720" w:hanging="720"/>
        <w:rPr>
          <w:noProof/>
        </w:rPr>
      </w:pPr>
      <w:r w:rsidRPr="002D0733">
        <w:rPr>
          <w:noProof/>
        </w:rPr>
        <w:t>59.</w:t>
      </w:r>
      <w:r w:rsidRPr="002D0733">
        <w:rPr>
          <w:noProof/>
        </w:rPr>
        <w:tab/>
        <w:t xml:space="preserve">Schwartz, R., et al., </w:t>
      </w:r>
      <w:r w:rsidRPr="002D0733">
        <w:rPr>
          <w:i/>
          <w:noProof/>
        </w:rPr>
        <w:t>Towards a Standard for Identifying and Managing Bias in Artificial Intelligence.</w:t>
      </w:r>
      <w:r w:rsidRPr="002D0733">
        <w:rPr>
          <w:noProof/>
        </w:rPr>
        <w:t xml:space="preserve"> 2022.</w:t>
      </w:r>
    </w:p>
    <w:p w14:paraId="420AB70E" w14:textId="28CA19C5" w:rsidR="002D0733" w:rsidRPr="002D0733" w:rsidRDefault="002D0733" w:rsidP="002D0733">
      <w:pPr>
        <w:pStyle w:val="EndNoteBibliography"/>
        <w:spacing w:after="0"/>
        <w:ind w:left="720" w:hanging="720"/>
        <w:rPr>
          <w:noProof/>
        </w:rPr>
      </w:pPr>
      <w:r w:rsidRPr="002D0733">
        <w:rPr>
          <w:noProof/>
        </w:rPr>
        <w:t>60.</w:t>
      </w:r>
      <w:r w:rsidRPr="002D0733">
        <w:rPr>
          <w:noProof/>
        </w:rPr>
        <w:tab/>
        <w:t xml:space="preserve">Balayn, A., C. Lofi, and G.-J. Houben, </w:t>
      </w:r>
      <w:r w:rsidRPr="002D0733">
        <w:rPr>
          <w:i/>
          <w:noProof/>
        </w:rPr>
        <w:t>Managing bias and unfairness in data for decision support: a survey of machine learning and data engineering approaches to identify and mitigate bias and unfairness within data management and analytics systems.</w:t>
      </w:r>
      <w:r w:rsidRPr="002D0733">
        <w:rPr>
          <w:noProof/>
        </w:rPr>
        <w:t xml:space="preserve"> The VLDB Journal, 2021. </w:t>
      </w:r>
      <w:r w:rsidRPr="002D0733">
        <w:rPr>
          <w:b/>
          <w:noProof/>
        </w:rPr>
        <w:t>30</w:t>
      </w:r>
      <w:r w:rsidRPr="002D0733">
        <w:rPr>
          <w:noProof/>
        </w:rPr>
        <w:t>(5): p. 739-768.</w:t>
      </w:r>
    </w:p>
    <w:p w14:paraId="4ED6174F" w14:textId="6C4B657E" w:rsidR="002D0733" w:rsidRPr="002D0733" w:rsidRDefault="002D0733" w:rsidP="002D0733">
      <w:pPr>
        <w:pStyle w:val="EndNoteBibliography"/>
        <w:spacing w:after="0"/>
        <w:ind w:left="720" w:hanging="720"/>
        <w:rPr>
          <w:noProof/>
        </w:rPr>
      </w:pPr>
      <w:r w:rsidRPr="002D0733">
        <w:rPr>
          <w:noProof/>
        </w:rPr>
        <w:t>61.</w:t>
      </w:r>
      <w:r w:rsidRPr="002D0733">
        <w:rPr>
          <w:noProof/>
        </w:rPr>
        <w:tab/>
        <w:t xml:space="preserve">Ebi, K.L. and J.J. Hess, </w:t>
      </w:r>
      <w:r w:rsidRPr="002D0733">
        <w:rPr>
          <w:i/>
          <w:noProof/>
        </w:rPr>
        <w:t>Health Risks Due To Climate Change: Inequity In Causes And Consequences: Study examines health risks due to climate change.</w:t>
      </w:r>
      <w:r w:rsidRPr="002D0733">
        <w:rPr>
          <w:noProof/>
        </w:rPr>
        <w:t xml:space="preserve"> Health Affairs, 2020. </w:t>
      </w:r>
      <w:r w:rsidRPr="002D0733">
        <w:rPr>
          <w:b/>
          <w:noProof/>
        </w:rPr>
        <w:t>39</w:t>
      </w:r>
      <w:r w:rsidRPr="002D0733">
        <w:rPr>
          <w:noProof/>
        </w:rPr>
        <w:t>(12): p. 2056-2062.</w:t>
      </w:r>
    </w:p>
    <w:p w14:paraId="3EB6577D" w14:textId="77777777" w:rsidR="002D0733" w:rsidRPr="002D0733" w:rsidRDefault="002D0733" w:rsidP="002D0733">
      <w:pPr>
        <w:pStyle w:val="EndNoteBibliography"/>
        <w:spacing w:after="0"/>
        <w:ind w:left="720" w:hanging="720"/>
        <w:rPr>
          <w:noProof/>
        </w:rPr>
      </w:pPr>
      <w:r w:rsidRPr="002D0733">
        <w:rPr>
          <w:noProof/>
        </w:rPr>
        <w:t>62.</w:t>
      </w:r>
      <w:r w:rsidRPr="002D0733">
        <w:rPr>
          <w:noProof/>
        </w:rPr>
        <w:tab/>
        <w:t xml:space="preserve">Zhou, M., et al., </w:t>
      </w:r>
      <w:r w:rsidRPr="002D0733">
        <w:rPr>
          <w:i/>
          <w:noProof/>
        </w:rPr>
        <w:t>Efficient Localisation Using Images and OpenStreetMaps.</w:t>
      </w:r>
      <w:r w:rsidRPr="002D0733">
        <w:rPr>
          <w:noProof/>
        </w:rPr>
        <w:t xml:space="preserve"> 2021 IEEE/RSJ International Conference on Intelligent Robots and Systems (IROS), 2021: p. 5507-5513.</w:t>
      </w:r>
    </w:p>
    <w:p w14:paraId="2ADB008A" w14:textId="28004927" w:rsidR="002D0733" w:rsidRPr="002D0733" w:rsidRDefault="002D0733" w:rsidP="002D0733">
      <w:pPr>
        <w:pStyle w:val="EndNoteBibliography"/>
        <w:spacing w:after="0"/>
        <w:ind w:left="720" w:hanging="720"/>
        <w:rPr>
          <w:i/>
          <w:noProof/>
        </w:rPr>
      </w:pPr>
      <w:r w:rsidRPr="002D0733">
        <w:rPr>
          <w:noProof/>
        </w:rPr>
        <w:t>63.</w:t>
      </w:r>
      <w:r w:rsidRPr="002D0733">
        <w:rPr>
          <w:noProof/>
        </w:rPr>
        <w:tab/>
      </w:r>
      <w:r w:rsidRPr="002D0733">
        <w:rPr>
          <w:i/>
          <w:noProof/>
        </w:rPr>
        <w:t xml:space="preserve">European Space Agency. (n.d.). </w:t>
      </w:r>
      <w:r w:rsidRPr="00E5453C">
        <w:rPr>
          <w:i/>
          <w:noProof/>
        </w:rPr>
        <w:t xml:space="preserve">Sentinel Online: Sentinel Data Access. </w:t>
      </w:r>
      <w:r w:rsidRPr="002D0733">
        <w:rPr>
          <w:i/>
          <w:noProof/>
        </w:rPr>
        <w:t xml:space="preserve">Retrieved from </w:t>
      </w:r>
      <w:hyperlink r:id="rId29" w:history="1">
        <w:r w:rsidRPr="002D0733">
          <w:rPr>
            <w:rStyle w:val="Hyperlink"/>
            <w:i/>
            <w:noProof/>
          </w:rPr>
          <w:t>https://sentinel.esa.int/web/sentinel/sentinel-data-access</w:t>
        </w:r>
      </w:hyperlink>
      <w:r w:rsidRPr="002D0733">
        <w:rPr>
          <w:i/>
          <w:noProof/>
        </w:rPr>
        <w:t>.</w:t>
      </w:r>
    </w:p>
    <w:p w14:paraId="5861783D" w14:textId="2E032F11" w:rsidR="002D0733" w:rsidRPr="002D0733" w:rsidRDefault="002D0733" w:rsidP="002D0733">
      <w:pPr>
        <w:pStyle w:val="EndNoteBibliography"/>
        <w:spacing w:after="0"/>
        <w:ind w:left="720" w:hanging="720"/>
        <w:rPr>
          <w:noProof/>
        </w:rPr>
      </w:pPr>
      <w:r w:rsidRPr="002D0733">
        <w:rPr>
          <w:noProof/>
        </w:rPr>
        <w:t>64.</w:t>
      </w:r>
      <w:r w:rsidRPr="002D0733">
        <w:rPr>
          <w:noProof/>
        </w:rPr>
        <w:tab/>
        <w:t xml:space="preserve">Ludwig, C., et al., </w:t>
      </w:r>
      <w:r w:rsidRPr="002D0733">
        <w:rPr>
          <w:i/>
          <w:noProof/>
        </w:rPr>
        <w:t>Mapping Public Urban Green Spaces Based on OpenStreetMap and Sentinel-2 Imagery Using Belief Functions.</w:t>
      </w:r>
      <w:r w:rsidRPr="002D0733">
        <w:rPr>
          <w:noProof/>
        </w:rPr>
        <w:t xml:space="preserve"> ISPRS Int. J. Geo Inf., 2021. </w:t>
      </w:r>
      <w:r w:rsidRPr="002D0733">
        <w:rPr>
          <w:b/>
          <w:noProof/>
        </w:rPr>
        <w:t>10</w:t>
      </w:r>
      <w:r w:rsidRPr="002D0733">
        <w:rPr>
          <w:noProof/>
        </w:rPr>
        <w:t>: p. 251.</w:t>
      </w:r>
    </w:p>
    <w:p w14:paraId="1BDCF937" w14:textId="3D34EC70" w:rsidR="002D0733" w:rsidRPr="002D0733" w:rsidRDefault="002D0733" w:rsidP="002D0733">
      <w:pPr>
        <w:pStyle w:val="EndNoteBibliography"/>
        <w:spacing w:after="0"/>
        <w:ind w:left="720" w:hanging="720"/>
        <w:rPr>
          <w:noProof/>
        </w:rPr>
      </w:pPr>
      <w:r w:rsidRPr="002D0733">
        <w:rPr>
          <w:noProof/>
        </w:rPr>
        <w:t>65.</w:t>
      </w:r>
      <w:r w:rsidRPr="002D0733">
        <w:rPr>
          <w:noProof/>
        </w:rPr>
        <w:tab/>
        <w:t xml:space="preserve">Friesen, C.E., P. Seliske, and A. Papadopoulos, </w:t>
      </w:r>
      <w:r w:rsidRPr="002D0733">
        <w:rPr>
          <w:i/>
          <w:noProof/>
        </w:rPr>
        <w:t>Using Principal Component Analysis to Identify Priority Neighbourhoods for Health Services Delivery by Ranking Socio</w:t>
      </w:r>
      <w:ins w:id="481" w:author="Craig Parker" w:date="2024-03-11T12:19:00Z">
        <w:r w:rsidR="00A42806">
          <w:rPr>
            <w:i/>
            <w:noProof/>
          </w:rPr>
          <w:t>-</w:t>
        </w:r>
      </w:ins>
      <w:r w:rsidRPr="002D0733">
        <w:rPr>
          <w:i/>
          <w:noProof/>
        </w:rPr>
        <w:t>economic Status.</w:t>
      </w:r>
      <w:r w:rsidRPr="002D0733">
        <w:rPr>
          <w:noProof/>
        </w:rPr>
        <w:t xml:space="preserve"> Online J Public Health Inform, 2016. </w:t>
      </w:r>
      <w:r w:rsidRPr="002D0733">
        <w:rPr>
          <w:b/>
          <w:noProof/>
        </w:rPr>
        <w:t>8</w:t>
      </w:r>
      <w:r w:rsidRPr="002D0733">
        <w:rPr>
          <w:noProof/>
        </w:rPr>
        <w:t>(2): p. e192.</w:t>
      </w:r>
    </w:p>
    <w:p w14:paraId="59CB9D0D" w14:textId="414D5F09" w:rsidR="002D0733" w:rsidRPr="002D0733" w:rsidRDefault="002D0733" w:rsidP="002D0733">
      <w:pPr>
        <w:pStyle w:val="EndNoteBibliography"/>
        <w:spacing w:after="0"/>
        <w:ind w:left="720" w:hanging="720"/>
        <w:rPr>
          <w:noProof/>
        </w:rPr>
      </w:pPr>
      <w:r w:rsidRPr="002D0733">
        <w:rPr>
          <w:noProof/>
        </w:rPr>
        <w:t>66.</w:t>
      </w:r>
      <w:r w:rsidRPr="002D0733">
        <w:rPr>
          <w:noProof/>
        </w:rPr>
        <w:tab/>
        <w:t xml:space="preserve">Abson, D.J., A.J. Dougill, and L.C. Stringer, </w:t>
      </w:r>
      <w:r w:rsidRPr="002D0733">
        <w:rPr>
          <w:i/>
          <w:noProof/>
        </w:rPr>
        <w:t>Using Principal Component Analysis for information-rich socio-ecological vulnerability mapping in Southern Africa.</w:t>
      </w:r>
      <w:r w:rsidRPr="002D0733">
        <w:rPr>
          <w:noProof/>
        </w:rPr>
        <w:t xml:space="preserve"> Applied Geography, 2012. </w:t>
      </w:r>
      <w:r w:rsidRPr="002D0733">
        <w:rPr>
          <w:b/>
          <w:noProof/>
        </w:rPr>
        <w:t>35</w:t>
      </w:r>
      <w:r w:rsidRPr="002D0733">
        <w:rPr>
          <w:noProof/>
        </w:rPr>
        <w:t>(1): p. 515-524.</w:t>
      </w:r>
    </w:p>
    <w:p w14:paraId="152A611B" w14:textId="5DEBFEEF" w:rsidR="002D0733" w:rsidRPr="002D0733" w:rsidRDefault="002D0733" w:rsidP="002D0733">
      <w:pPr>
        <w:pStyle w:val="EndNoteBibliography"/>
        <w:spacing w:after="0"/>
        <w:ind w:left="720" w:hanging="720"/>
        <w:rPr>
          <w:noProof/>
        </w:rPr>
      </w:pPr>
      <w:r w:rsidRPr="002D0733">
        <w:rPr>
          <w:noProof/>
        </w:rPr>
        <w:t>67.</w:t>
      </w:r>
      <w:r w:rsidRPr="002D0733">
        <w:rPr>
          <w:noProof/>
        </w:rPr>
        <w:tab/>
        <w:t xml:space="preserve">Huang, H., et al., </w:t>
      </w:r>
      <w:r w:rsidRPr="002D0733">
        <w:rPr>
          <w:i/>
          <w:noProof/>
        </w:rPr>
        <w:t xml:space="preserve">Towards a comprehensive evaluation of dimension reduction methods for transcriptomic data </w:t>
      </w:r>
      <w:ins w:id="482" w:author="Craig Parker" w:date="2024-03-11T12:08:00Z">
        <w:r w:rsidR="00905781" w:rsidRPr="002D0733">
          <w:rPr>
            <w:i/>
            <w:noProof/>
          </w:rPr>
          <w:t>visuali</w:t>
        </w:r>
        <w:r w:rsidR="00905781">
          <w:rPr>
            <w:i/>
            <w:noProof/>
          </w:rPr>
          <w:t>s</w:t>
        </w:r>
        <w:r w:rsidR="00905781" w:rsidRPr="002D0733">
          <w:rPr>
            <w:i/>
            <w:noProof/>
          </w:rPr>
          <w:t>ation</w:t>
        </w:r>
      </w:ins>
      <w:r w:rsidRPr="002D0733">
        <w:rPr>
          <w:i/>
          <w:noProof/>
        </w:rPr>
        <w:t>.</w:t>
      </w:r>
      <w:r w:rsidRPr="002D0733">
        <w:rPr>
          <w:noProof/>
        </w:rPr>
        <w:t xml:space="preserve"> Communications Biology, 2022. </w:t>
      </w:r>
      <w:r w:rsidRPr="002D0733">
        <w:rPr>
          <w:b/>
          <w:noProof/>
        </w:rPr>
        <w:t>5</w:t>
      </w:r>
      <w:r w:rsidRPr="002D0733">
        <w:rPr>
          <w:noProof/>
        </w:rPr>
        <w:t>(1): p. 719.</w:t>
      </w:r>
    </w:p>
    <w:p w14:paraId="479867CC" w14:textId="4EBCD837" w:rsidR="002D0733" w:rsidRPr="002D0733" w:rsidRDefault="002D0733" w:rsidP="002D0733">
      <w:pPr>
        <w:pStyle w:val="EndNoteBibliography"/>
        <w:spacing w:after="0"/>
        <w:ind w:left="720" w:hanging="720"/>
        <w:rPr>
          <w:noProof/>
        </w:rPr>
      </w:pPr>
      <w:r w:rsidRPr="002D0733">
        <w:rPr>
          <w:noProof/>
        </w:rPr>
        <w:t>68.</w:t>
      </w:r>
      <w:r w:rsidRPr="002D0733">
        <w:rPr>
          <w:noProof/>
        </w:rPr>
        <w:tab/>
        <w:t xml:space="preserve">Janatian, N., et al., </w:t>
      </w:r>
      <w:r w:rsidRPr="002D0733">
        <w:rPr>
          <w:i/>
          <w:noProof/>
        </w:rPr>
        <w:t>A statistical framework for estimating air temperature using MODIS land surface temperature data.</w:t>
      </w:r>
      <w:r w:rsidRPr="002D0733">
        <w:rPr>
          <w:noProof/>
        </w:rPr>
        <w:t xml:space="preserve"> International Journal of Climatology, 2017. </w:t>
      </w:r>
      <w:r w:rsidRPr="002D0733">
        <w:rPr>
          <w:b/>
          <w:noProof/>
        </w:rPr>
        <w:t>37</w:t>
      </w:r>
      <w:r w:rsidRPr="002D0733">
        <w:rPr>
          <w:noProof/>
        </w:rPr>
        <w:t>(3): p. 1181-1194.</w:t>
      </w:r>
    </w:p>
    <w:p w14:paraId="7E1D0A80" w14:textId="3DBFA5C6" w:rsidR="002D0733" w:rsidRPr="002D0733" w:rsidRDefault="002D0733" w:rsidP="002D0733">
      <w:pPr>
        <w:pStyle w:val="EndNoteBibliography"/>
        <w:spacing w:after="0"/>
        <w:ind w:left="720" w:hanging="720"/>
        <w:rPr>
          <w:noProof/>
        </w:rPr>
      </w:pPr>
      <w:r w:rsidRPr="002D0733">
        <w:rPr>
          <w:noProof/>
        </w:rPr>
        <w:t>69.</w:t>
      </w:r>
      <w:r w:rsidRPr="002D0733">
        <w:rPr>
          <w:noProof/>
        </w:rPr>
        <w:tab/>
        <w:t xml:space="preserve">Kelleher, J.D. and B. Tierney, </w:t>
      </w:r>
      <w:r w:rsidRPr="002D0733">
        <w:rPr>
          <w:i/>
          <w:noProof/>
        </w:rPr>
        <w:t>Data science</w:t>
      </w:r>
      <w:r w:rsidRPr="002D0733">
        <w:rPr>
          <w:noProof/>
        </w:rPr>
        <w:t>. 2018: MIT Press.</w:t>
      </w:r>
    </w:p>
    <w:p w14:paraId="6C68C0B9" w14:textId="5CAFB4B8" w:rsidR="002D0733" w:rsidRPr="002D0733" w:rsidRDefault="002D0733" w:rsidP="002D0733">
      <w:pPr>
        <w:pStyle w:val="EndNoteBibliography"/>
        <w:spacing w:after="0"/>
        <w:ind w:left="720" w:hanging="720"/>
        <w:rPr>
          <w:noProof/>
        </w:rPr>
      </w:pPr>
      <w:r w:rsidRPr="002D0733">
        <w:rPr>
          <w:noProof/>
        </w:rPr>
        <w:t>70.</w:t>
      </w:r>
      <w:r w:rsidRPr="002D0733">
        <w:rPr>
          <w:noProof/>
        </w:rPr>
        <w:tab/>
        <w:t xml:space="preserve">Xu, J., et al., </w:t>
      </w:r>
      <w:r w:rsidRPr="002D0733">
        <w:rPr>
          <w:i/>
          <w:noProof/>
        </w:rPr>
        <w:t>Downscaling Aster Land Surface Temperature over Urban Areas with Machine Learning-Based Area-To-Point Regression Kriging.</w:t>
      </w:r>
      <w:r w:rsidRPr="002D0733">
        <w:rPr>
          <w:noProof/>
        </w:rPr>
        <w:t xml:space="preserve"> Remote. Sens., 2020. </w:t>
      </w:r>
      <w:r w:rsidRPr="002D0733">
        <w:rPr>
          <w:b/>
          <w:noProof/>
        </w:rPr>
        <w:t>12</w:t>
      </w:r>
      <w:r w:rsidRPr="002D0733">
        <w:rPr>
          <w:noProof/>
        </w:rPr>
        <w:t>: p. 1082.</w:t>
      </w:r>
    </w:p>
    <w:p w14:paraId="4ADE0D6C" w14:textId="54E8ADA6" w:rsidR="002D0733" w:rsidRPr="002D0733" w:rsidRDefault="002D0733" w:rsidP="002D0733">
      <w:pPr>
        <w:pStyle w:val="EndNoteBibliography"/>
        <w:spacing w:after="0"/>
        <w:ind w:left="720" w:hanging="720"/>
        <w:rPr>
          <w:noProof/>
        </w:rPr>
      </w:pPr>
      <w:r w:rsidRPr="002D0733">
        <w:rPr>
          <w:noProof/>
        </w:rPr>
        <w:lastRenderedPageBreak/>
        <w:t>71.</w:t>
      </w:r>
      <w:r w:rsidRPr="002D0733">
        <w:rPr>
          <w:noProof/>
        </w:rPr>
        <w:tab/>
        <w:t xml:space="preserve">Usmani, R.S.A., et al., </w:t>
      </w:r>
      <w:r w:rsidRPr="002D0733">
        <w:rPr>
          <w:i/>
          <w:noProof/>
        </w:rPr>
        <w:t xml:space="preserve">Air pollution and cardiorespiratory </w:t>
      </w:r>
      <w:ins w:id="483" w:author="Craig Parker" w:date="2024-03-11T12:08:00Z">
        <w:r w:rsidR="00905781" w:rsidRPr="002D0733">
          <w:rPr>
            <w:i/>
            <w:noProof/>
          </w:rPr>
          <w:t>hospitali</w:t>
        </w:r>
        <w:r w:rsidR="00905781">
          <w:rPr>
            <w:i/>
            <w:noProof/>
          </w:rPr>
          <w:t>s</w:t>
        </w:r>
        <w:r w:rsidR="00905781" w:rsidRPr="002D0733">
          <w:rPr>
            <w:i/>
            <w:noProof/>
          </w:rPr>
          <w:t>ation</w:t>
        </w:r>
      </w:ins>
      <w:r w:rsidRPr="002D0733">
        <w:rPr>
          <w:i/>
          <w:noProof/>
        </w:rPr>
        <w:t>, predictive modeling, and analysis using artificial intelligence techniques.</w:t>
      </w:r>
      <w:r w:rsidRPr="002D0733">
        <w:rPr>
          <w:noProof/>
        </w:rPr>
        <w:t xml:space="preserve"> Environ Sci Pollut Res Int, 2021. </w:t>
      </w:r>
      <w:r w:rsidRPr="002D0733">
        <w:rPr>
          <w:b/>
          <w:noProof/>
        </w:rPr>
        <w:t>28</w:t>
      </w:r>
      <w:r w:rsidRPr="002D0733">
        <w:rPr>
          <w:noProof/>
        </w:rPr>
        <w:t>(40): p. 56759-56771.</w:t>
      </w:r>
    </w:p>
    <w:p w14:paraId="2EDD64D6" w14:textId="5BB4E643" w:rsidR="002D0733" w:rsidRPr="002D0733" w:rsidRDefault="002D0733" w:rsidP="002D0733">
      <w:pPr>
        <w:pStyle w:val="EndNoteBibliography"/>
        <w:spacing w:after="0"/>
        <w:ind w:left="720" w:hanging="720"/>
        <w:rPr>
          <w:noProof/>
        </w:rPr>
      </w:pPr>
      <w:r w:rsidRPr="002D0733">
        <w:rPr>
          <w:noProof/>
        </w:rPr>
        <w:t>72.</w:t>
      </w:r>
      <w:r w:rsidRPr="002D0733">
        <w:rPr>
          <w:noProof/>
        </w:rPr>
        <w:tab/>
        <w:t xml:space="preserve">Boudreault, J., C. Campagna, and F. Chebana, </w:t>
      </w:r>
      <w:r w:rsidRPr="002D0733">
        <w:rPr>
          <w:i/>
          <w:noProof/>
        </w:rPr>
        <w:t>Machine and deep learning for modelling heat-health relationships.</w:t>
      </w:r>
      <w:r w:rsidRPr="002D0733">
        <w:rPr>
          <w:noProof/>
        </w:rPr>
        <w:t xml:space="preserve"> Sci Total Environ, 2023. </w:t>
      </w:r>
      <w:r w:rsidRPr="002D0733">
        <w:rPr>
          <w:b/>
          <w:noProof/>
        </w:rPr>
        <w:t>892</w:t>
      </w:r>
      <w:r w:rsidRPr="002D0733">
        <w:rPr>
          <w:noProof/>
        </w:rPr>
        <w:t>: p. 164660.</w:t>
      </w:r>
    </w:p>
    <w:p w14:paraId="0F6BB6A0" w14:textId="77777777" w:rsidR="002D0733" w:rsidRPr="002D0733" w:rsidRDefault="002D0733" w:rsidP="002D0733">
      <w:pPr>
        <w:pStyle w:val="EndNoteBibliography"/>
        <w:spacing w:after="0"/>
        <w:ind w:left="720" w:hanging="720"/>
        <w:rPr>
          <w:noProof/>
        </w:rPr>
      </w:pPr>
      <w:r w:rsidRPr="002D0733">
        <w:rPr>
          <w:noProof/>
        </w:rPr>
        <w:t>73.</w:t>
      </w:r>
      <w:r w:rsidRPr="002D0733">
        <w:rPr>
          <w:noProof/>
        </w:rPr>
        <w:tab/>
        <w:t xml:space="preserve">Boudreault, J., C. Campagna, and F. Chebana, </w:t>
      </w:r>
      <w:r w:rsidRPr="002D0733">
        <w:rPr>
          <w:i/>
          <w:noProof/>
        </w:rPr>
        <w:t>Revisiting the importance of temperature, weather and air pollution variables in heat-mortality relationships with machine learning.</w:t>
      </w:r>
      <w:r w:rsidRPr="002D0733">
        <w:rPr>
          <w:noProof/>
        </w:rPr>
        <w:t xml:space="preserve"> Environ Sci Pollut Res Int, 2024. </w:t>
      </w:r>
      <w:r w:rsidRPr="002D0733">
        <w:rPr>
          <w:b/>
          <w:noProof/>
        </w:rPr>
        <w:t>31</w:t>
      </w:r>
      <w:r w:rsidRPr="002D0733">
        <w:rPr>
          <w:noProof/>
        </w:rPr>
        <w:t>(9): p. 14059-14070.</w:t>
      </w:r>
    </w:p>
    <w:p w14:paraId="71FCA669" w14:textId="45F27600" w:rsidR="002D0733" w:rsidRPr="002D0733" w:rsidRDefault="002D0733" w:rsidP="002D0733">
      <w:pPr>
        <w:pStyle w:val="EndNoteBibliography"/>
        <w:spacing w:after="0"/>
        <w:ind w:left="720" w:hanging="720"/>
        <w:rPr>
          <w:noProof/>
        </w:rPr>
      </w:pPr>
      <w:r w:rsidRPr="002D0733">
        <w:rPr>
          <w:noProof/>
        </w:rPr>
        <w:t>74.</w:t>
      </w:r>
      <w:r w:rsidRPr="002D0733">
        <w:rPr>
          <w:noProof/>
        </w:rPr>
        <w:tab/>
        <w:t xml:space="preserve">Wang, C., L. Feng, and Y. Qi, </w:t>
      </w:r>
      <w:r w:rsidRPr="002D0733">
        <w:rPr>
          <w:i/>
          <w:noProof/>
        </w:rPr>
        <w:t>Explainable deep learning predictions for illness risk of mental disorders in Nanjing, China.</w:t>
      </w:r>
      <w:r w:rsidRPr="002D0733">
        <w:rPr>
          <w:noProof/>
        </w:rPr>
        <w:t xml:space="preserve"> Environmental Research, 2021. </w:t>
      </w:r>
      <w:r w:rsidRPr="002D0733">
        <w:rPr>
          <w:b/>
          <w:noProof/>
        </w:rPr>
        <w:t>202</w:t>
      </w:r>
      <w:r w:rsidRPr="002D0733">
        <w:rPr>
          <w:noProof/>
        </w:rPr>
        <w:t>: p. 111740.</w:t>
      </w:r>
    </w:p>
    <w:p w14:paraId="69D8FED5" w14:textId="01A5B9CB" w:rsidR="002D0733" w:rsidRPr="002D0733" w:rsidRDefault="002D0733" w:rsidP="002D0733">
      <w:pPr>
        <w:pStyle w:val="EndNoteBibliography"/>
        <w:spacing w:after="0"/>
        <w:ind w:left="720" w:hanging="720"/>
        <w:rPr>
          <w:noProof/>
        </w:rPr>
      </w:pPr>
      <w:r w:rsidRPr="002D0733">
        <w:rPr>
          <w:noProof/>
        </w:rPr>
        <w:t>75.</w:t>
      </w:r>
      <w:r w:rsidRPr="002D0733">
        <w:rPr>
          <w:noProof/>
        </w:rPr>
        <w:tab/>
        <w:t xml:space="preserve">Wang, C., Y. Qi, and Z. Chen, </w:t>
      </w:r>
      <w:r w:rsidRPr="002D0733">
        <w:rPr>
          <w:i/>
          <w:noProof/>
        </w:rPr>
        <w:t>Explainable Gated Recurrent Unit to explore the effect of co-exposure to multiple air pollutants and meteorological conditions on mental health outcomes.</w:t>
      </w:r>
      <w:r w:rsidRPr="002D0733">
        <w:rPr>
          <w:noProof/>
        </w:rPr>
        <w:t xml:space="preserve"> Environ Int, 2023. </w:t>
      </w:r>
      <w:r w:rsidRPr="002D0733">
        <w:rPr>
          <w:b/>
          <w:noProof/>
        </w:rPr>
        <w:t>171</w:t>
      </w:r>
      <w:r w:rsidRPr="002D0733">
        <w:rPr>
          <w:noProof/>
        </w:rPr>
        <w:t>: p. 107689.</w:t>
      </w:r>
    </w:p>
    <w:p w14:paraId="0F4BA831" w14:textId="77777777" w:rsidR="002D0733" w:rsidRPr="002D0733" w:rsidRDefault="002D0733" w:rsidP="002D0733">
      <w:pPr>
        <w:pStyle w:val="EndNoteBibliography"/>
        <w:spacing w:after="0"/>
        <w:ind w:left="720" w:hanging="720"/>
        <w:rPr>
          <w:noProof/>
        </w:rPr>
      </w:pPr>
      <w:r w:rsidRPr="002D0733">
        <w:rPr>
          <w:noProof/>
        </w:rPr>
        <w:t>76.</w:t>
      </w:r>
      <w:r w:rsidRPr="002D0733">
        <w:rPr>
          <w:noProof/>
        </w:rPr>
        <w:tab/>
        <w:t xml:space="preserve">Lee, W., et al., </w:t>
      </w:r>
      <w:r w:rsidRPr="002D0733">
        <w:rPr>
          <w:i/>
          <w:noProof/>
        </w:rPr>
        <w:t>Forecasting of non-accidental, cardiovascular, and respiratory mortality with environmental exposures adopting machine learning approaches.</w:t>
      </w:r>
      <w:r w:rsidRPr="002D0733">
        <w:rPr>
          <w:noProof/>
        </w:rPr>
        <w:t xml:space="preserve"> Environ Sci Pollut Res Int, 2022. </w:t>
      </w:r>
      <w:r w:rsidRPr="002D0733">
        <w:rPr>
          <w:b/>
          <w:noProof/>
        </w:rPr>
        <w:t>29</w:t>
      </w:r>
      <w:r w:rsidRPr="002D0733">
        <w:rPr>
          <w:noProof/>
        </w:rPr>
        <w:t>(58): p. 88318-88329.</w:t>
      </w:r>
    </w:p>
    <w:p w14:paraId="22A3C31E" w14:textId="4DD5416A" w:rsidR="002D0733" w:rsidRPr="002D0733" w:rsidRDefault="002D0733" w:rsidP="002D0733">
      <w:pPr>
        <w:pStyle w:val="EndNoteBibliography"/>
        <w:spacing w:after="0"/>
        <w:ind w:left="720" w:hanging="720"/>
        <w:rPr>
          <w:noProof/>
        </w:rPr>
      </w:pPr>
      <w:r w:rsidRPr="002D0733">
        <w:rPr>
          <w:noProof/>
        </w:rPr>
        <w:t>77.</w:t>
      </w:r>
      <w:r w:rsidRPr="002D0733">
        <w:rPr>
          <w:noProof/>
        </w:rPr>
        <w:tab/>
        <w:t xml:space="preserve">Nishimura, T., et al., </w:t>
      </w:r>
      <w:r w:rsidRPr="002D0733">
        <w:rPr>
          <w:i/>
          <w:noProof/>
        </w:rPr>
        <w:t>Social Implementation and Intervention with Estimated Morbidity of Heat-Related Illnesses from Weather Data: A Case Study from Nagoya City, Japan.</w:t>
      </w:r>
      <w:r w:rsidRPr="002D0733">
        <w:rPr>
          <w:noProof/>
        </w:rPr>
        <w:t xml:space="preserve"> Sustainable Cities and Society, 2021. </w:t>
      </w:r>
      <w:r w:rsidRPr="002D0733">
        <w:rPr>
          <w:b/>
          <w:noProof/>
        </w:rPr>
        <w:t>74</w:t>
      </w:r>
      <w:r w:rsidRPr="002D0733">
        <w:rPr>
          <w:noProof/>
        </w:rPr>
        <w:t>: p. 103203.</w:t>
      </w:r>
    </w:p>
    <w:p w14:paraId="7C2A80FC" w14:textId="093B60D8" w:rsidR="002D0733" w:rsidRPr="002D0733" w:rsidRDefault="002D0733" w:rsidP="002D0733">
      <w:pPr>
        <w:pStyle w:val="EndNoteBibliography"/>
        <w:spacing w:after="0"/>
        <w:ind w:left="720" w:hanging="720"/>
        <w:rPr>
          <w:noProof/>
        </w:rPr>
      </w:pPr>
      <w:r w:rsidRPr="002D0733">
        <w:rPr>
          <w:noProof/>
        </w:rPr>
        <w:t>78.</w:t>
      </w:r>
      <w:r w:rsidRPr="002D0733">
        <w:rPr>
          <w:noProof/>
        </w:rPr>
        <w:tab/>
        <w:t xml:space="preserve">Ke, D., et al., </w:t>
      </w:r>
      <w:r w:rsidRPr="002D0733">
        <w:rPr>
          <w:i/>
          <w:noProof/>
        </w:rPr>
        <w:t>Effects of heatwave features on machine-learning-based heat-related ambulance calls prediction models in Japan.</w:t>
      </w:r>
      <w:r w:rsidRPr="002D0733">
        <w:rPr>
          <w:noProof/>
        </w:rPr>
        <w:t xml:space="preserve"> Sci Total Environ, 2023. </w:t>
      </w:r>
      <w:r w:rsidRPr="002D0733">
        <w:rPr>
          <w:b/>
          <w:noProof/>
        </w:rPr>
        <w:t>873</w:t>
      </w:r>
      <w:r w:rsidRPr="002D0733">
        <w:rPr>
          <w:noProof/>
        </w:rPr>
        <w:t>: p. 162283.</w:t>
      </w:r>
    </w:p>
    <w:p w14:paraId="18EACFE7" w14:textId="77777777" w:rsidR="002D0733" w:rsidRPr="002D0733" w:rsidRDefault="002D0733" w:rsidP="002D0733">
      <w:pPr>
        <w:pStyle w:val="EndNoteBibliography"/>
        <w:spacing w:after="0"/>
        <w:ind w:left="720" w:hanging="720"/>
        <w:rPr>
          <w:noProof/>
        </w:rPr>
      </w:pPr>
      <w:r w:rsidRPr="002D0733">
        <w:rPr>
          <w:noProof/>
        </w:rPr>
        <w:t>79.</w:t>
      </w:r>
      <w:r w:rsidRPr="002D0733">
        <w:rPr>
          <w:noProof/>
        </w:rPr>
        <w:tab/>
        <w:t xml:space="preserve">Lee, M.-H., H.-J. Mun, and S.-K. Kang, </w:t>
      </w:r>
      <w:r w:rsidRPr="002D0733">
        <w:rPr>
          <w:i/>
          <w:noProof/>
        </w:rPr>
        <w:t>Prediction of Health Problems Using Deep Learning Images and Bio-Signals.</w:t>
      </w:r>
      <w:r w:rsidRPr="002D0733">
        <w:rPr>
          <w:noProof/>
        </w:rPr>
        <w:t xml:space="preserve"> Applied Sciences, 2022. </w:t>
      </w:r>
      <w:r w:rsidRPr="002D0733">
        <w:rPr>
          <w:b/>
          <w:noProof/>
        </w:rPr>
        <w:t>12</w:t>
      </w:r>
      <w:r w:rsidRPr="002D0733">
        <w:rPr>
          <w:noProof/>
        </w:rPr>
        <w:t>(23): p. 12457.</w:t>
      </w:r>
    </w:p>
    <w:p w14:paraId="5F4813EE" w14:textId="62049208" w:rsidR="002D0733" w:rsidRPr="002D0733" w:rsidRDefault="002D0733" w:rsidP="002D0733">
      <w:pPr>
        <w:pStyle w:val="EndNoteBibliography"/>
        <w:spacing w:after="0"/>
        <w:ind w:left="720" w:hanging="720"/>
        <w:rPr>
          <w:noProof/>
        </w:rPr>
      </w:pPr>
      <w:r w:rsidRPr="002D0733">
        <w:rPr>
          <w:noProof/>
        </w:rPr>
        <w:t>80.</w:t>
      </w:r>
      <w:r w:rsidRPr="002D0733">
        <w:rPr>
          <w:noProof/>
        </w:rPr>
        <w:tab/>
        <w:t xml:space="preserve">Hastie, T., R. Tibshirani, and J. Friedman, </w:t>
      </w:r>
      <w:r w:rsidRPr="002D0733">
        <w:rPr>
          <w:i/>
          <w:noProof/>
        </w:rPr>
        <w:t>The Elements of Statistical Learning: Data Mining, Inference, and Prediction</w:t>
      </w:r>
      <w:r w:rsidRPr="002D0733">
        <w:rPr>
          <w:noProof/>
        </w:rPr>
        <w:t>. Springer Series in Statistics. 2009: Springer.</w:t>
      </w:r>
    </w:p>
    <w:p w14:paraId="00F26CD5" w14:textId="64631FE2" w:rsidR="002D0733" w:rsidRPr="002D0733" w:rsidRDefault="002D0733" w:rsidP="002D0733">
      <w:pPr>
        <w:pStyle w:val="EndNoteBibliography"/>
        <w:spacing w:after="0"/>
        <w:ind w:left="720" w:hanging="720"/>
        <w:rPr>
          <w:noProof/>
        </w:rPr>
      </w:pPr>
      <w:r w:rsidRPr="002D0733">
        <w:rPr>
          <w:noProof/>
        </w:rPr>
        <w:t>81.</w:t>
      </w:r>
      <w:r w:rsidRPr="002D0733">
        <w:rPr>
          <w:noProof/>
        </w:rPr>
        <w:tab/>
        <w:t xml:space="preserve">Lin, C.-Y., et al., </w:t>
      </w:r>
      <w:r w:rsidRPr="002D0733">
        <w:rPr>
          <w:i/>
          <w:noProof/>
        </w:rPr>
        <w:t>Impact of an improved WRF urban canopy model on diurnal air temperature simulation over northern Taiwan.</w:t>
      </w:r>
      <w:r w:rsidRPr="002D0733">
        <w:rPr>
          <w:noProof/>
        </w:rPr>
        <w:t xml:space="preserve"> Atmospheric Chemistry and Physics, 2015. </w:t>
      </w:r>
      <w:r w:rsidRPr="002D0733">
        <w:rPr>
          <w:b/>
          <w:noProof/>
        </w:rPr>
        <w:t>16</w:t>
      </w:r>
      <w:r w:rsidRPr="002D0733">
        <w:rPr>
          <w:noProof/>
        </w:rPr>
        <w:t>: p. 1809-1822.</w:t>
      </w:r>
    </w:p>
    <w:p w14:paraId="199F90A4" w14:textId="49CB1F48" w:rsidR="002D0733" w:rsidRPr="002D0733" w:rsidRDefault="002D0733" w:rsidP="002D0733">
      <w:pPr>
        <w:pStyle w:val="EndNoteBibliography"/>
        <w:spacing w:after="0"/>
        <w:ind w:left="720" w:hanging="720"/>
        <w:rPr>
          <w:noProof/>
        </w:rPr>
      </w:pPr>
      <w:r w:rsidRPr="002D0733">
        <w:rPr>
          <w:noProof/>
        </w:rPr>
        <w:t>82.</w:t>
      </w:r>
      <w:r w:rsidRPr="002D0733">
        <w:rPr>
          <w:noProof/>
        </w:rPr>
        <w:tab/>
        <w:t xml:space="preserve">Richard, D.R.,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6002F47C" w14:textId="21E3D22E" w:rsidR="002D0733" w:rsidRPr="002D0733" w:rsidRDefault="002D0733" w:rsidP="002D0733">
      <w:pPr>
        <w:pStyle w:val="EndNoteBibliography"/>
        <w:spacing w:after="0"/>
        <w:ind w:left="720" w:hanging="720"/>
        <w:rPr>
          <w:noProof/>
        </w:rPr>
      </w:pPr>
      <w:r w:rsidRPr="002D0733">
        <w:rPr>
          <w:noProof/>
        </w:rPr>
        <w:t>83.</w:t>
      </w:r>
      <w:r w:rsidRPr="002D0733">
        <w:rPr>
          <w:noProof/>
        </w:rPr>
        <w:tab/>
        <w:t xml:space="preserve">Amatya, A. and D.K. Bhaumik, </w:t>
      </w:r>
      <w:r w:rsidRPr="002D0733">
        <w:rPr>
          <w:i/>
          <w:noProof/>
        </w:rPr>
        <w:t xml:space="preserve">Sample size determination for multilevel hierarchical designs using </w:t>
      </w:r>
      <w:ins w:id="484" w:author="Craig Parker" w:date="2024-03-11T12:08:00Z">
        <w:r w:rsidR="00905781" w:rsidRPr="002D0733">
          <w:rPr>
            <w:i/>
            <w:noProof/>
          </w:rPr>
          <w:t>generali</w:t>
        </w:r>
        <w:r w:rsidR="00905781">
          <w:rPr>
            <w:i/>
            <w:noProof/>
          </w:rPr>
          <w:t>s</w:t>
        </w:r>
        <w:r w:rsidR="00905781" w:rsidRPr="002D0733">
          <w:rPr>
            <w:i/>
            <w:noProof/>
          </w:rPr>
          <w:t xml:space="preserve">ed </w:t>
        </w:r>
      </w:ins>
      <w:r w:rsidRPr="002D0733">
        <w:rPr>
          <w:i/>
          <w:noProof/>
        </w:rPr>
        <w:t>linear mixed models.</w:t>
      </w:r>
      <w:r w:rsidRPr="002D0733">
        <w:rPr>
          <w:noProof/>
        </w:rPr>
        <w:t xml:space="preserve"> Biometrics, 2018. </w:t>
      </w:r>
      <w:r w:rsidRPr="002D0733">
        <w:rPr>
          <w:b/>
          <w:noProof/>
        </w:rPr>
        <w:t>74</w:t>
      </w:r>
      <w:r w:rsidRPr="002D0733">
        <w:rPr>
          <w:noProof/>
        </w:rPr>
        <w:t>(2): p. 673-684.</w:t>
      </w:r>
    </w:p>
    <w:p w14:paraId="25F2CACB" w14:textId="7BAD1E11" w:rsidR="002D0733" w:rsidRPr="002D0733" w:rsidRDefault="002D0733" w:rsidP="002D0733">
      <w:pPr>
        <w:pStyle w:val="EndNoteBibliography"/>
        <w:spacing w:after="0"/>
        <w:ind w:left="720" w:hanging="720"/>
        <w:rPr>
          <w:noProof/>
        </w:rPr>
      </w:pPr>
      <w:r w:rsidRPr="002D0733">
        <w:rPr>
          <w:noProof/>
        </w:rPr>
        <w:t>84.</w:t>
      </w:r>
      <w:r w:rsidRPr="002D0733">
        <w:rPr>
          <w:noProof/>
        </w:rPr>
        <w:tab/>
        <w:t xml:space="preserve">Riley, R.D.,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22278D5B" w14:textId="3B675CA6" w:rsidR="002D0733" w:rsidRPr="002D0733" w:rsidRDefault="002D0733" w:rsidP="002D0733">
      <w:pPr>
        <w:pStyle w:val="EndNoteBibliography"/>
        <w:spacing w:after="0"/>
        <w:ind w:left="720" w:hanging="720"/>
        <w:rPr>
          <w:noProof/>
        </w:rPr>
      </w:pPr>
      <w:r w:rsidRPr="002D0733">
        <w:rPr>
          <w:noProof/>
        </w:rPr>
        <w:t>85.</w:t>
      </w:r>
      <w:r w:rsidRPr="002D0733">
        <w:rPr>
          <w:noProof/>
        </w:rPr>
        <w:tab/>
        <w:t xml:space="preserve">Kalkstein, L.S., S.C. Sheridan, and A.J. Kalkstein. </w:t>
      </w:r>
      <w:r w:rsidRPr="002D0733">
        <w:rPr>
          <w:i/>
          <w:noProof/>
        </w:rPr>
        <w:t>Heat/Health Warning Systems: Development, Implementation, and Intervention Activities</w:t>
      </w:r>
      <w:r w:rsidRPr="002D0733">
        <w:rPr>
          <w:noProof/>
        </w:rPr>
        <w:t>. 2009.</w:t>
      </w:r>
    </w:p>
    <w:p w14:paraId="148A6471" w14:textId="075A2A7E" w:rsidR="002D0733" w:rsidRPr="002D0733" w:rsidRDefault="002D0733" w:rsidP="002D0733">
      <w:pPr>
        <w:pStyle w:val="EndNoteBibliography"/>
        <w:spacing w:after="0"/>
        <w:ind w:left="720" w:hanging="720"/>
        <w:rPr>
          <w:noProof/>
        </w:rPr>
      </w:pPr>
      <w:r w:rsidRPr="002D0733">
        <w:rPr>
          <w:noProof/>
        </w:rPr>
        <w:t>86.</w:t>
      </w:r>
      <w:r w:rsidRPr="002D0733">
        <w:rPr>
          <w:noProof/>
        </w:rPr>
        <w:tab/>
        <w:t xml:space="preserve">Toloo, G., et al., </w:t>
      </w:r>
      <w:r w:rsidRPr="002D0733">
        <w:rPr>
          <w:i/>
          <w:noProof/>
        </w:rPr>
        <w:t>Evaluating the effectiveness of heat warning systems: systematic review of epidemiological evidence.</w:t>
      </w:r>
      <w:r w:rsidRPr="002D0733">
        <w:rPr>
          <w:noProof/>
        </w:rPr>
        <w:t xml:space="preserve"> International journal of public health, 2013. </w:t>
      </w:r>
      <w:r w:rsidRPr="002D0733">
        <w:rPr>
          <w:b/>
          <w:noProof/>
        </w:rPr>
        <w:t>58</w:t>
      </w:r>
      <w:r w:rsidRPr="002D0733">
        <w:rPr>
          <w:noProof/>
        </w:rPr>
        <w:t>: p. 667-681.</w:t>
      </w:r>
    </w:p>
    <w:p w14:paraId="1FD572D7" w14:textId="551EC8C7" w:rsidR="002D0733" w:rsidRPr="002D0733" w:rsidRDefault="002D0733" w:rsidP="002D0733">
      <w:pPr>
        <w:pStyle w:val="EndNoteBibliography"/>
        <w:spacing w:after="0"/>
        <w:ind w:left="720" w:hanging="720"/>
        <w:rPr>
          <w:noProof/>
        </w:rPr>
      </w:pPr>
      <w:r w:rsidRPr="002D0733">
        <w:rPr>
          <w:noProof/>
        </w:rPr>
        <w:t>87.</w:t>
      </w:r>
      <w:r w:rsidRPr="002D0733">
        <w:rPr>
          <w:noProof/>
        </w:rPr>
        <w:tab/>
        <w:t xml:space="preserve">Jaiswal, A. and S. Sarkar, </w:t>
      </w:r>
      <w:r w:rsidRPr="002D0733">
        <w:rPr>
          <w:i/>
          <w:noProof/>
        </w:rPr>
        <w:t xml:space="preserve">Climate Leadership: </w:t>
      </w:r>
      <w:ins w:id="485" w:author="Craig Parker" w:date="2024-03-11T12:08:00Z">
        <w:r w:rsidR="00E178EB" w:rsidRPr="002D0733">
          <w:rPr>
            <w:i/>
            <w:noProof/>
          </w:rPr>
          <w:t>Ahmedabad</w:t>
        </w:r>
        <w:r w:rsidR="00E178EB">
          <w:rPr>
            <w:i/>
            <w:noProof/>
          </w:rPr>
          <w:t>'</w:t>
        </w:r>
        <w:r w:rsidR="00E178EB" w:rsidRPr="002D0733">
          <w:rPr>
            <w:i/>
            <w:noProof/>
          </w:rPr>
          <w:t xml:space="preserve">s </w:t>
        </w:r>
      </w:ins>
      <w:r w:rsidRPr="002D0733">
        <w:rPr>
          <w:i/>
          <w:noProof/>
        </w:rPr>
        <w:t>6th Heat Action Plan</w:t>
      </w:r>
      <w:r w:rsidRPr="002D0733">
        <w:rPr>
          <w:noProof/>
        </w:rPr>
        <w:t>. 2018, NRDC.</w:t>
      </w:r>
    </w:p>
    <w:p w14:paraId="48253AA5" w14:textId="5454CE95" w:rsidR="002D0733" w:rsidRPr="002D0733" w:rsidRDefault="002D0733" w:rsidP="002D0733">
      <w:pPr>
        <w:pStyle w:val="EndNoteBibliography"/>
        <w:ind w:left="720" w:hanging="720"/>
        <w:rPr>
          <w:noProof/>
        </w:rPr>
      </w:pPr>
      <w:r w:rsidRPr="002D0733">
        <w:rPr>
          <w:noProof/>
        </w:rPr>
        <w:t>88.</w:t>
      </w:r>
      <w:r w:rsidRPr="002D0733">
        <w:rPr>
          <w:noProof/>
        </w:rPr>
        <w:tab/>
      </w:r>
      <w:r w:rsidRPr="002D0733">
        <w:rPr>
          <w:i/>
          <w:noProof/>
        </w:rPr>
        <w:t>Bridging Earth and Health Science Communities in Environmental Health: Focus on Vector-borne Diseases, Extreme Heat, and Air Quality</w:t>
      </w:r>
      <w:r w:rsidRPr="002D0733">
        <w:rPr>
          <w:noProof/>
        </w:rPr>
        <w:t>. 2022.</w:t>
      </w:r>
    </w:p>
    <w:p w14:paraId="4FB05250" w14:textId="5AA35CA0" w:rsidR="002205B1" w:rsidRDefault="008B2DB9">
      <w:r>
        <w:fldChar w:fldCharType="end"/>
      </w:r>
      <w:bookmarkEnd w:id="2"/>
    </w:p>
    <w:sectPr w:rsidR="002205B1">
      <w:footerReference w:type="default" r:id="rId30"/>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Rebecca walker" w:date="2024-03-11T13:04:00Z" w:initials="Rw">
    <w:p w14:paraId="34679629" w14:textId="0507254C" w:rsidR="0037798C" w:rsidRDefault="0037798C">
      <w:pPr>
        <w:pStyle w:val="CommentText"/>
      </w:pPr>
      <w:r>
        <w:rPr>
          <w:rStyle w:val="CommentReference"/>
        </w:rPr>
        <w:annotationRef/>
      </w:r>
      <w:r>
        <w:t>Have you checked how many you can have? Normally its 5</w:t>
      </w:r>
    </w:p>
  </w:comment>
  <w:comment w:id="126"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196"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204"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51"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260" w:author="Craig Parker" w:date="2024-02-28T13:58:00Z" w:initials="CP">
    <w:p w14:paraId="5A9414F4" w14:textId="77777777" w:rsidR="00BF519C" w:rsidRDefault="00BF519C" w:rsidP="00BF519C">
      <w:pPr>
        <w:pStyle w:val="CommentText"/>
      </w:pPr>
      <w:r>
        <w:t>check with CJ</w:t>
      </w:r>
    </w:p>
  </w:comment>
  <w:comment w:id="264"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381"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422"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79629" w15:done="1"/>
  <w15:commentEx w15:paraId="2A07579C" w15:done="1"/>
  <w15:commentEx w15:paraId="2917D1F2" w15:done="1"/>
  <w15:commentEx w15:paraId="7B6D2909"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997FE5" w16cex:dateUtc="2024-03-11T11:04:00Z"/>
  <w16cex:commentExtensible w16cex:durableId="3E7EE7DA" w16cex:dateUtc="2024-03-04T20:23:00Z"/>
  <w16cex:commentExtensible w16cex:durableId="65654913" w16cex:dateUtc="2024-02-27T11:52:00Z"/>
  <w16cex:commentExtensible w16cex:durableId="44B121C0" w16cex:dateUtc="2024-02-27T11:53: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79629" w16cid:durableId="29997FE5"/>
  <w16cid:commentId w16cid:paraId="2A07579C" w16cid:durableId="3E7EE7DA"/>
  <w16cid:commentId w16cid:paraId="2917D1F2" w16cid:durableId="65654913"/>
  <w16cid:commentId w16cid:paraId="7B6D2909" w16cid:durableId="44B121C0"/>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CC3AF" w14:textId="77777777" w:rsidR="0018654A" w:rsidRDefault="0018654A">
      <w:pPr>
        <w:spacing w:after="0" w:line="240" w:lineRule="auto"/>
      </w:pPr>
      <w:r>
        <w:separator/>
      </w:r>
    </w:p>
  </w:endnote>
  <w:endnote w:type="continuationSeparator" w:id="0">
    <w:p w14:paraId="40A1EAE4" w14:textId="77777777" w:rsidR="0018654A" w:rsidRDefault="0018654A">
      <w:pPr>
        <w:spacing w:after="0" w:line="240" w:lineRule="auto"/>
      </w:pPr>
      <w:r>
        <w:continuationSeparator/>
      </w:r>
    </w:p>
  </w:endnote>
  <w:endnote w:type="continuationNotice" w:id="1">
    <w:p w14:paraId="52B1A6F8" w14:textId="77777777" w:rsidR="0018654A" w:rsidRDefault="001865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919512" w14:textId="77777777" w:rsidR="0018654A" w:rsidRDefault="0018654A">
      <w:pPr>
        <w:spacing w:after="0" w:line="240" w:lineRule="auto"/>
      </w:pPr>
      <w:r>
        <w:separator/>
      </w:r>
    </w:p>
  </w:footnote>
  <w:footnote w:type="continuationSeparator" w:id="0">
    <w:p w14:paraId="613814B3" w14:textId="77777777" w:rsidR="0018654A" w:rsidRDefault="0018654A">
      <w:pPr>
        <w:spacing w:after="0" w:line="240" w:lineRule="auto"/>
      </w:pPr>
      <w:r>
        <w:continuationSeparator/>
      </w:r>
    </w:p>
  </w:footnote>
  <w:footnote w:type="continuationNotice" w:id="1">
    <w:p w14:paraId="088E70EA" w14:textId="77777777" w:rsidR="0018654A" w:rsidRDefault="0018654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Rebecca walker">
    <w15:presenceInfo w15:providerId="Windows Live" w15:userId="3c97d9c81f6f4a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8FAGevbPA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70&lt;/item&gt;&lt;item&gt;574&lt;/item&gt;&lt;item&gt;575&lt;/item&gt;&lt;item&gt;577&lt;/item&gt;&lt;item&gt;578&lt;/item&gt;&lt;item&gt;579&lt;/item&gt;&lt;item&gt;580&lt;/item&gt;&lt;item&gt;581&lt;/item&gt;&lt;item&gt;582&lt;/item&gt;&lt;item&gt;584&lt;/item&gt;&lt;item&gt;586&lt;/item&gt;&lt;item&gt;587&lt;/item&gt;&lt;item&gt;588&lt;/item&gt;&lt;item&gt;610&lt;/item&gt;&lt;item&gt;729&lt;/item&gt;&lt;item&gt;785&lt;/item&gt;&lt;item&gt;786&lt;/item&gt;&lt;item&gt;787&lt;/item&gt;&lt;item&gt;788&lt;/item&gt;&lt;item&gt;789&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654A"/>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Change w:id="0" w:author="Craig Parker" w:date="2024-03-11T21:50:00Z">
        <w:pPr>
          <w:keepNext/>
          <w:keepLines/>
          <w:spacing w:before="120"/>
          <w:outlineLvl w:val="1"/>
        </w:pPr>
      </w:pPrChange>
    </w:pPr>
    <w:rPr>
      <w:caps w:val="0"/>
      <w:sz w:val="28"/>
      <w:szCs w:val="28"/>
      <w:shd w:val="clear" w:color="auto" w:fill="FFFFFF"/>
      <w:rPrChange w:id="0" w:author="Craig Parker" w:date="2024-03-11T21:50:00Z">
        <w:rPr>
          <w:rFonts w:asciiTheme="majorHAnsi" w:eastAsiaTheme="majorEastAsia" w:hAnsiTheme="majorHAnsi" w:cstheme="majorBidi"/>
          <w:sz w:val="28"/>
          <w:szCs w:val="28"/>
          <w:shd w:val="clear" w:color="auto" w:fill="FFFFFF"/>
          <w:lang w:val="en-ZA" w:eastAsia="en-ZA" w:bidi="ar-SA"/>
        </w:rPr>
      </w:rPrChange>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Change w:id="1" w:author="Rebecca walker" w:date="2024-03-11T13:47:00Z">
        <w:pPr>
          <w:keepNext/>
          <w:keepLines/>
          <w:numPr>
            <w:numId w:val="52"/>
          </w:numPr>
          <w:spacing w:before="120"/>
          <w:ind w:left="720" w:hanging="360"/>
          <w:outlineLvl w:val="1"/>
        </w:pPr>
      </w:pPrChange>
    </w:pPr>
    <w:rPr>
      <w:rPrChange w:id="1" w:author="Rebecca walker" w:date="2024-03-11T13:47:00Z">
        <w:rPr>
          <w:rFonts w:asciiTheme="majorHAnsi" w:eastAsiaTheme="majorEastAsia" w:hAnsiTheme="majorHAnsi" w:cstheme="majorBidi"/>
          <w:sz w:val="28"/>
          <w:szCs w:val="28"/>
          <w:shd w:val="clear" w:color="auto" w:fill="FFFFFF"/>
          <w:lang w:val="en-ZA" w:eastAsia="en-ZA" w:bidi="ar-SA"/>
        </w:rPr>
      </w:rPrChange>
    </w:r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yperlink" Target="https://population.un.org/wup/" TargetMode="External"/><Relationship Id="rId3" Type="http://schemas.openxmlformats.org/officeDocument/2006/relationships/customXml" Target="../customXml/item3.xml"/><Relationship Id="rId21" Type="http://schemas.openxmlformats.org/officeDocument/2006/relationships/hyperlink" Target="https://www.who.int/globalchange/publications/quantitative-risk-assessment/en/"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jpeg"/><Relationship Id="rId25" Type="http://schemas.openxmlformats.org/officeDocument/2006/relationships/hyperlink" Target="https://unhabitat.org/south-africa"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commonfund.nih.gov/AfricaData" TargetMode="External"/><Relationship Id="rId29" Type="http://schemas.openxmlformats.org/officeDocument/2006/relationships/hyperlink" Target="https://sentinel.esa.int/web/sentinel/sentinel-data-access"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orldpopulationreview.com/world-cities/abidjan-population" TargetMode="External"/><Relationship Id="rId32" Type="http://schemas.microsoft.com/office/2011/relationships/people" Target="people.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ww.macrotrends.net/cities/22486/johannesburg/population" TargetMode="External"/><Relationship Id="rId28" Type="http://schemas.openxmlformats.org/officeDocument/2006/relationships/hyperlink" Target="https://www.gcro.ac.za/about/annual-reports/" TargetMode="External"/><Relationship Id="rId10" Type="http://schemas.openxmlformats.org/officeDocument/2006/relationships/footnotes" Target="footnotes.xml"/><Relationship Id="rId19" Type="http://schemas.openxmlformats.org/officeDocument/2006/relationships/hyperlink" Target="mailto:cjack@csag.uct.ac.za"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ilo.org/global/publications/books/WCMS_711919/lang--en/index.htm" TargetMode="External"/><Relationship Id="rId27" Type="http://schemas.openxmlformats.org/officeDocument/2006/relationships/hyperlink" Target="https://www.who.int/health-topics/social-determinants-of-health" TargetMode="External"/><Relationship Id="rId30" Type="http://schemas.openxmlformats.org/officeDocument/2006/relationships/footer" Target="footer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Props1.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5.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9</Pages>
  <Words>13215</Words>
  <Characters>81277</Characters>
  <Application>Microsoft Office Word</Application>
  <DocSecurity>0</DocSecurity>
  <Lines>1332</Lines>
  <Paragraphs>5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9</cp:revision>
  <cp:lastPrinted>2024-02-27T11:17:00Z</cp:lastPrinted>
  <dcterms:created xsi:type="dcterms:W3CDTF">2024-03-11T19:43:00Z</dcterms:created>
  <dcterms:modified xsi:type="dcterms:W3CDTF">2024-03-11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